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A3A69" w:rsidRDefault="00753E5D" w:rsidP="006C5831">
      <w:pPr>
        <w:spacing w:line="480" w:lineRule="auto"/>
        <w:jc w:val="both"/>
      </w:pPr>
      <w:r w:rsidRPr="00753E5D">
        <w:t>The egress</w:t>
      </w:r>
      <w:r w:rsidR="006E76F2">
        <w:t xml:space="preserve"> (and maturation</w:t>
      </w:r>
      <w:proofErr w:type="gramStart"/>
      <w:r w:rsidR="006E76F2">
        <w:t>..)</w:t>
      </w:r>
      <w:proofErr w:type="gramEnd"/>
      <w:r w:rsidRPr="00753E5D">
        <w:t xml:space="preserve"> of enveloped viruses, particularly RNA viruses (retroviruses.</w:t>
      </w:r>
      <w:r w:rsidR="0012373A">
        <w:t>.</w:t>
      </w:r>
      <w:r>
        <w:t>)</w:t>
      </w:r>
      <w:r w:rsidRPr="00753E5D">
        <w:t>,</w:t>
      </w:r>
      <w:r>
        <w:t xml:space="preserve"> is well characterized</w:t>
      </w:r>
      <w:r w:rsidR="00780EFF">
        <w:t xml:space="preserve"> </w:t>
      </w:r>
      <w:r w:rsidR="00780EFF">
        <w:fldChar w:fldCharType="begin">
          <w:fldData xml:space="preserve">PEVuZE5vdGU+PENpdGU+PEF1dGhvcj5NYXJ0aW4tU2VycmFubzwvQXV0aG9yPjxZZWFyPjIwMTE8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</w:fldData>
        </w:fldChar>
      </w:r>
      <w:r w:rsidR="00240B62">
        <w:instrText xml:space="preserve"> ADDIN EN.CITE </w:instrText>
      </w:r>
      <w:r w:rsidR="00240B62">
        <w:fldChar w:fldCharType="begin">
          <w:fldData xml:space="preserve">PEVuZE5vdGU+PENpdGU+PEF1dGhvcj5NYXJ0aW4tU2VycmFubzwvQXV0aG9yPjxZZWFyPjIwMTE8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</w:fldData>
        </w:fldChar>
      </w:r>
      <w:r w:rsidR="00240B62">
        <w:instrText xml:space="preserve"> ADDIN EN.CITE.DATA </w:instrText>
      </w:r>
      <w:r w:rsidR="00240B62">
        <w:fldChar w:fldCharType="end"/>
      </w:r>
      <w:r w:rsidR="00780EFF">
        <w:fldChar w:fldCharType="separate"/>
      </w:r>
      <w:r w:rsidR="00240B62">
        <w:rPr>
          <w:noProof/>
        </w:rPr>
        <w:t>(</w:t>
      </w:r>
      <w:hyperlink w:anchor="_ENREF_1" w:tooltip="Martin-Serrano, 2011 #9" w:history="1">
        <w:r w:rsidR="00240B62">
          <w:rPr>
            <w:noProof/>
          </w:rPr>
          <w:t>1-4</w:t>
        </w:r>
      </w:hyperlink>
      <w:r w:rsidR="00240B62">
        <w:rPr>
          <w:noProof/>
        </w:rPr>
        <w:t>)</w:t>
      </w:r>
      <w:r w:rsidR="00780EFF">
        <w:fldChar w:fldCharType="end"/>
      </w:r>
      <w:r>
        <w:t xml:space="preserve">. Nascent capsids become </w:t>
      </w:r>
      <w:r w:rsidR="00311C43">
        <w:t>engulfed</w:t>
      </w:r>
      <w:r>
        <w:t xml:space="preserve"> in </w:t>
      </w:r>
      <w:r w:rsidR="00311C43">
        <w:t xml:space="preserve">a plasma </w:t>
      </w:r>
      <w:r>
        <w:t>membrane-derived lipid envelope</w:t>
      </w:r>
      <w:r w:rsidRPr="00753E5D">
        <w:t xml:space="preserve"> </w:t>
      </w:r>
      <w:r>
        <w:t xml:space="preserve">by hijacking the </w:t>
      </w:r>
      <w:proofErr w:type="spellStart"/>
      <w:r>
        <w:t>multivesicular</w:t>
      </w:r>
      <w:proofErr w:type="spellEnd"/>
      <w:r>
        <w:t xml:space="preserve"> body (MVB)</w:t>
      </w:r>
      <w:r w:rsidR="00F834A7">
        <w:t xml:space="preserve"> biogenesis machinery</w:t>
      </w:r>
      <w:r w:rsidR="008545B5">
        <w:t xml:space="preserve"> </w:t>
      </w:r>
      <w:r w:rsidR="008545B5">
        <w:fldChar w:fldCharType="begin">
          <w:fldData xml:space="preserve">PEVuZE5vdGU+PENpdGU+PEF1dGhvcj5DYWxpc3RyaTwvQXV0aG9yPjxZZWFyPjIwMDk8L1llYXI+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</w:fldData>
        </w:fldChar>
      </w:r>
      <w:r w:rsidR="00240B62">
        <w:instrText xml:space="preserve"> ADDIN EN.CITE </w:instrText>
      </w:r>
      <w:r w:rsidR="00240B62">
        <w:fldChar w:fldCharType="begin">
          <w:fldData xml:space="preserve">PEVuZE5vdGU+PENpdGU+PEF1dGhvcj5DYWxpc3RyaTwvQXV0aG9yPjxZZWFyPjIwMDk8L1llYXI+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</w:fldData>
        </w:fldChar>
      </w:r>
      <w:r w:rsidR="00240B62">
        <w:instrText xml:space="preserve"> ADDIN EN.CITE.DATA </w:instrText>
      </w:r>
      <w:r w:rsidR="00240B62">
        <w:fldChar w:fldCharType="end"/>
      </w:r>
      <w:r w:rsidR="008545B5">
        <w:fldChar w:fldCharType="separate"/>
      </w:r>
      <w:r w:rsidR="00240B62">
        <w:rPr>
          <w:noProof/>
        </w:rPr>
        <w:t>(</w:t>
      </w:r>
      <w:hyperlink w:anchor="_ENREF_5" w:tooltip="Calistri, 2009 #14" w:history="1">
        <w:r w:rsidR="00240B62">
          <w:rPr>
            <w:noProof/>
          </w:rPr>
          <w:t>5</w:t>
        </w:r>
      </w:hyperlink>
      <w:r w:rsidR="00240B62">
        <w:rPr>
          <w:noProof/>
        </w:rPr>
        <w:t>)</w:t>
      </w:r>
      <w:r w:rsidR="008545B5">
        <w:fldChar w:fldCharType="end"/>
      </w:r>
      <w:r>
        <w:t>. Current models propose a s</w:t>
      </w:r>
      <w:r>
        <w:t>e</w:t>
      </w:r>
      <w:r>
        <w:t xml:space="preserve">quential, virus-induced recruitment of class E </w:t>
      </w:r>
      <w:proofErr w:type="spellStart"/>
      <w:r>
        <w:t>vacuolar</w:t>
      </w:r>
      <w:proofErr w:type="spellEnd"/>
      <w:r>
        <w:t xml:space="preserve"> </w:t>
      </w:r>
      <w:r w:rsidR="00DE267E">
        <w:t xml:space="preserve">protein </w:t>
      </w:r>
      <w:r>
        <w:t>sorting</w:t>
      </w:r>
      <w:r w:rsidR="00E34BFF">
        <w:t xml:space="preserve"> (VPS</w:t>
      </w:r>
      <w:r w:rsidR="00D6590A">
        <w:t>)</w:t>
      </w:r>
      <w:r>
        <w:t xml:space="preserve"> proteins which act in three complexes, referred to as ESCRT</w:t>
      </w:r>
      <w:r w:rsidR="00311C43">
        <w:t xml:space="preserve"> I-III</w:t>
      </w:r>
      <w:r>
        <w:t xml:space="preserve"> (endosomal sorting</w:t>
      </w:r>
      <w:r w:rsidR="00DC016B">
        <w:t xml:space="preserve"> complex required for transport</w:t>
      </w:r>
      <w:r w:rsidR="00780EFF">
        <w:t>)</w:t>
      </w:r>
      <w:r w:rsidR="00DC016B">
        <w:t xml:space="preserve"> </w:t>
      </w:r>
      <w:r w:rsidR="00DC016B">
        <w:fldChar w:fldCharType="begin"/>
      </w:r>
      <w:r w:rsidR="00240B62">
        <w:instrText xml:space="preserve"> ADDIN EN.CITE &lt;EndNote&gt;&lt;Cite&gt;&lt;Author&gt;Morita&lt;/Author&gt;&lt;Year&gt;2012&lt;/Year&gt;&lt;RecNum&gt;7&lt;/RecNum&gt;&lt;DisplayText&gt;(6)&lt;/DisplayText&gt;&lt;record&gt;&lt;rec-number&gt;7&lt;/rec-number&gt;&lt;foreign-keys&gt;&lt;key app="EN" db-id="p9a95ada2x9dfketax5psfv72w29ssrpedff"&gt;7&lt;/key&gt;&lt;/foreign-keys&gt;&lt;ref-type name="Journal Article"&gt;17&lt;/ref-type&gt;&lt;contributors&gt;&lt;authors&gt;&lt;author&gt;Morita, E.&lt;/author&gt;&lt;/authors&gt;&lt;/contributors&gt;&lt;auth-address&gt;Laboratory of Viral Infection, International Research Center for Infectious Diseases, Research Institute for Microbial Diseases, Osaka University, Suita, Osaka, Japan. moritae@biken.osaka-u.ac.jp&lt;/auth-address&gt;&lt;titles&gt;&lt;title&gt;Differential requirements of mammalian ESCRTs in multivesicular body formation, virus budding and cell division&lt;/title&gt;&lt;secondary-title&gt;FEBS J&lt;/secondary-title&gt;&lt;alt-title&gt;The FEBS journal&lt;/alt-title&gt;&lt;/titles&gt;&lt;periodical&gt;&lt;full-title&gt;FEBS J&lt;/full-title&gt;&lt;abbr-1&gt;The FEBS journal&lt;/abbr-1&gt;&lt;/periodical&gt;&lt;alt-periodical&gt;&lt;full-title&gt;FEBS J&lt;/full-title&gt;&lt;abbr-1&gt;The FEBS journal&lt;/abbr-1&gt;&lt;/alt-periodical&gt;&lt;pages&gt;1399-406&lt;/pages&gt;&lt;volume&gt;279&lt;/volume&gt;&lt;number&gt;8&lt;/number&gt;&lt;edition&gt;2012/02/22&lt;/edition&gt;&lt;keywords&gt;&lt;keyword&gt;Animals&lt;/keyword&gt;&lt;keyword&gt;Cell Division/*physiology&lt;/keyword&gt;&lt;keyword&gt;Endosomal Sorting Complexes Required for Transport/*metabolism&lt;/keyword&gt;&lt;keyword&gt;Humans&lt;/keyword&gt;&lt;keyword&gt;Multivesicular Bodies/*physiology&lt;/keyword&gt;&lt;keyword&gt;*Virus Release&lt;/keyword&gt;&lt;/keywords&gt;&lt;dates&gt;&lt;year&gt;2012&lt;/year&gt;&lt;pub-dates&gt;&lt;date&gt;Apr&lt;/date&gt;&lt;/pub-dates&gt;&lt;/dates&gt;&lt;isbn&gt;1742-4658 (Electronic)&amp;#xD;1742-464X (Linking)&lt;/isbn&gt;&lt;accession-num&gt;22340600&lt;/accession-num&gt;&lt;work-type&gt;Review&lt;/work-type&gt;&lt;urls&gt;&lt;related-urls&gt;&lt;url&gt;http://www.ncbi.nlm.nih.gov/pubmed/22340600&lt;/url&gt;&lt;/related-urls&gt;&lt;/urls&gt;&lt;electronic-resource-num&gt;10.1111/j.1742-4658.2012.08534.x&lt;/electronic-resource-num&gt;&lt;language&gt;eng&lt;/language&gt;&lt;/record&gt;&lt;/Cite&gt;&lt;/EndNote&gt;</w:instrText>
      </w:r>
      <w:r w:rsidR="00DC016B">
        <w:fldChar w:fldCharType="separate"/>
      </w:r>
      <w:r w:rsidR="00240B62">
        <w:rPr>
          <w:noProof/>
        </w:rPr>
        <w:t>(</w:t>
      </w:r>
      <w:hyperlink w:anchor="_ENREF_6" w:tooltip="Morita, 2012 #7" w:history="1">
        <w:r w:rsidR="00240B62">
          <w:rPr>
            <w:noProof/>
          </w:rPr>
          <w:t>6</w:t>
        </w:r>
      </w:hyperlink>
      <w:r w:rsidR="00240B62">
        <w:rPr>
          <w:noProof/>
        </w:rPr>
        <w:t>)</w:t>
      </w:r>
      <w:r w:rsidR="00DC016B">
        <w:fldChar w:fldCharType="end"/>
      </w:r>
      <w:r>
        <w:t xml:space="preserve">.  </w:t>
      </w:r>
      <w:r w:rsidR="00F834A7">
        <w:t xml:space="preserve">Retroviruses directly interact with the ESCRT components </w:t>
      </w:r>
      <w:r w:rsidR="00E5169C">
        <w:t xml:space="preserve">via </w:t>
      </w:r>
      <w:proofErr w:type="spellStart"/>
      <w:r w:rsidR="00E5169C">
        <w:t>proline</w:t>
      </w:r>
      <w:proofErr w:type="spellEnd"/>
      <w:r w:rsidR="00E5169C">
        <w:t xml:space="preserve">-rich late domains (L-domains) </w:t>
      </w:r>
      <w:r w:rsidR="00D6590A">
        <w:t xml:space="preserve">which are </w:t>
      </w:r>
      <w:r w:rsidR="00E5169C">
        <w:t>present in their structural proteins</w:t>
      </w:r>
      <w:r w:rsidR="008545B5">
        <w:t xml:space="preserve"> </w:t>
      </w:r>
      <w:r w:rsidR="008545B5">
        <w:fldChar w:fldCharType="begin"/>
      </w:r>
      <w:r w:rsidR="00240B62">
        <w:instrText xml:space="preserve"> ADDIN EN.CITE &lt;EndNote&gt;&lt;Cite&gt;&lt;Author&gt;Bieniasz&lt;/Author&gt;&lt;Year&gt;2006&lt;/Year&gt;&lt;RecNum&gt;12&lt;/RecNum&gt;&lt;DisplayText&gt;(7)&lt;/DisplayText&gt;&lt;record&gt;&lt;rec-number&gt;12&lt;/rec-number&gt;&lt;foreign-keys&gt;&lt;key app="EN" db-id="p9a95ada2x9dfketax5psfv72w29ssrpedff"&gt;12&lt;/key&gt;&lt;/foreign-keys&gt;&lt;ref-type name="Journal Article"&gt;17&lt;/ref-type&gt;&lt;contributors&gt;&lt;authors&gt;&lt;author&gt;Bieniasz, P. D.&lt;/author&gt;&lt;/authors&gt;&lt;/contributors&gt;&lt;auth-address&gt;Aaron Diamond AIDS Research Center and Laboratory of Retrovirology, The Rockefeller University, 455 First Avenue, New York, NY 10016, USA. pbienias@adarc.org&lt;/auth-address&gt;&lt;titles&gt;&lt;title&gt;Late budding domains and host proteins in enveloped virus release&lt;/title&gt;&lt;secondary-title&gt;Virology&lt;/secondary-title&gt;&lt;alt-title&gt;Virology&lt;/alt-title&gt;&lt;/titles&gt;&lt;periodical&gt;&lt;full-title&gt;Virology&lt;/full-title&gt;&lt;abbr-1&gt;Virology&lt;/abbr-1&gt;&lt;/periodical&gt;&lt;alt-periodical&gt;&lt;full-title&gt;Virology&lt;/full-title&gt;&lt;abbr-1&gt;Virology&lt;/abbr-1&gt;&lt;/alt-periodical&gt;&lt;pages&gt;55-63&lt;/pages&gt;&lt;volume&gt;344&lt;/volume&gt;&lt;number&gt;1&lt;/number&gt;&lt;edition&gt;2005/12/21&lt;/edition&gt;&lt;keywords&gt;&lt;keyword&gt;Amino Acid Motifs&lt;/keyword&gt;&lt;keyword&gt;Animals&lt;/keyword&gt;&lt;keyword&gt;Membrane Proteins/*metabolism&lt;/keyword&gt;&lt;keyword&gt;RNA Viruses/metabolism/*physiology&lt;/keyword&gt;&lt;keyword&gt;Ubiquitin/metabolism&lt;/keyword&gt;&lt;keyword&gt;Ubiquitin-Protein Ligases/metabolism&lt;/keyword&gt;&lt;keyword&gt;Viral Envelope Proteins/*metabolism&lt;/keyword&gt;&lt;keyword&gt;Virus Assembly&lt;/keyword&gt;&lt;/keywords&gt;&lt;dates&gt;&lt;year&gt;2006&lt;/year&gt;&lt;pub-dates&gt;&lt;date&gt;Jan 5&lt;/date&gt;&lt;/pub-dates&gt;&lt;/dates&gt;&lt;isbn&gt;0042-6822 (Print)&amp;#xD;0042-6822 (Linking)&lt;/isbn&gt;&lt;accession-num&gt;16364736&lt;/accession-num&gt;&lt;work-type&gt;Research Support, N.I.H., Extramural&amp;#xD;Research Support, Non-U.S. Gov&amp;apos;t&amp;#xD;Review&lt;/work-type&gt;&lt;urls&gt;&lt;related-urls&gt;&lt;url&gt;http://www.ncbi.nlm.nih.gov/pubmed/16364736&lt;/url&gt;&lt;/related-urls&gt;&lt;/urls&gt;&lt;electronic-resource-num&gt;10.1016/j.virol.2005.09.044&lt;/electronic-resource-num&gt;&lt;language&gt;eng&lt;/language&gt;&lt;/record&gt;&lt;/Cite&gt;&lt;/EndNote&gt;</w:instrText>
      </w:r>
      <w:r w:rsidR="008545B5">
        <w:fldChar w:fldCharType="separate"/>
      </w:r>
      <w:r w:rsidR="00240B62">
        <w:rPr>
          <w:noProof/>
        </w:rPr>
        <w:t>(</w:t>
      </w:r>
      <w:hyperlink w:anchor="_ENREF_7" w:tooltip="Bieniasz, 2006 #12" w:history="1">
        <w:r w:rsidR="00240B62">
          <w:rPr>
            <w:noProof/>
          </w:rPr>
          <w:t>7</w:t>
        </w:r>
      </w:hyperlink>
      <w:r w:rsidR="00240B62">
        <w:rPr>
          <w:noProof/>
        </w:rPr>
        <w:t>)</w:t>
      </w:r>
      <w:r w:rsidR="008545B5">
        <w:fldChar w:fldCharType="end"/>
      </w:r>
      <w:r w:rsidR="00E5169C">
        <w:t xml:space="preserve">. </w:t>
      </w:r>
      <w:r w:rsidR="00E34BFF">
        <w:t>ESCRT components or viral sequences in the pro</w:t>
      </w:r>
      <w:r w:rsidR="00E34BFF">
        <w:t>x</w:t>
      </w:r>
      <w:r w:rsidR="00E34BFF">
        <w:t xml:space="preserve">imity of the L-domains become </w:t>
      </w:r>
      <w:proofErr w:type="spellStart"/>
      <w:r w:rsidR="00E34BFF">
        <w:t>ubiquitinated</w:t>
      </w:r>
      <w:proofErr w:type="spellEnd"/>
      <w:r w:rsidR="00E34BFF">
        <w:t xml:space="preserve"> by ubiquitin binding proteins, such as </w:t>
      </w:r>
      <w:proofErr w:type="spellStart"/>
      <w:r w:rsidR="00E34BFF">
        <w:t>tumor</w:t>
      </w:r>
      <w:proofErr w:type="spellEnd"/>
      <w:r w:rsidR="00E34BFF">
        <w:t>-susceptibility gene 101 (TSG101) or Nedd4-like ubiquitin ligases. Ubiquitination</w:t>
      </w:r>
      <w:r w:rsidR="00C647D5">
        <w:t xml:space="preserve"> results in the bioge</w:t>
      </w:r>
      <w:r w:rsidR="00C647D5">
        <w:t>n</w:t>
      </w:r>
      <w:r w:rsidR="00C647D5">
        <w:t>esis and fission of MVBs</w:t>
      </w:r>
      <w:r w:rsidR="001A3A69">
        <w:t xml:space="preserve"> and thus, budding of the </w:t>
      </w:r>
      <w:proofErr w:type="spellStart"/>
      <w:r w:rsidR="001A3A69">
        <w:t>virions</w:t>
      </w:r>
      <w:proofErr w:type="spellEnd"/>
      <w:r w:rsidR="007E038E">
        <w:t xml:space="preserve"> </w:t>
      </w:r>
      <w:r w:rsidR="007E038E">
        <w:fldChar w:fldCharType="begin"/>
      </w:r>
      <w:r w:rsidR="00240B62">
        <w:instrText xml:space="preserve"> ADDIN EN.CITE &lt;EndNote&gt;&lt;Cite&gt;&lt;Author&gt;Martin-Serrano&lt;/Author&gt;&lt;Year&gt;2007&lt;/Year&gt;&lt;RecNum&gt;8&lt;/RecNum&gt;&lt;DisplayText&gt;(8)&lt;/DisplayText&gt;&lt;record&gt;&lt;rec-number&gt;8&lt;/rec-number&gt;&lt;foreign-keys&gt;&lt;key app="EN" db-id="p9a95ada2x9dfketax5psfv72w29ssrpedff"&gt;8&lt;/key&gt;&lt;/foreign-keys&gt;&lt;ref-type name="Journal Article"&gt;17&lt;/ref-type&gt;&lt;contributors&gt;&lt;authors&gt;&lt;author&gt;Martin-Serrano, J.&lt;/author&gt;&lt;/authors&gt;&lt;/contributors&gt;&lt;auth-address&gt;Department of Infectious Diseases, 2nd Floor New Guy&amp;apos;s House, Guy&amp;apos;s Hospital, King&amp;apos;s College London School of Medicine at Guy&amp;apos;s, King&amp;apos;s College and St Thomas&amp;apos; Hospitals, London, SE1 9RT, UK. juan.martin_serrano@kcl.ac.uk&lt;/auth-address&gt;&lt;titles&gt;&lt;title&gt;The role of ubiquitin in retroviral egress&lt;/title&gt;&lt;secondary-title&gt;Traffic&lt;/secondary-title&gt;&lt;alt-title&gt;Traffic&lt;/alt-title&gt;&lt;/titles&gt;&lt;periodical&gt;&lt;full-title&gt;Traffic&lt;/full-title&gt;&lt;abbr-1&gt;Traffic&lt;/abbr-1&gt;&lt;/periodical&gt;&lt;alt-periodical&gt;&lt;full-title&gt;Traffic&lt;/full-title&gt;&lt;abbr-1&gt;Traffic&lt;/abbr-1&gt;&lt;/alt-periodical&gt;&lt;pages&gt;1297-303&lt;/pages&gt;&lt;volume&gt;8&lt;/volume&gt;&lt;number&gt;10&lt;/number&gt;&lt;edition&gt;2007/07/25&lt;/edition&gt;&lt;keywords&gt;&lt;keyword&gt;Humans&lt;/keyword&gt;&lt;keyword&gt;Protein Transport/physiology&lt;/keyword&gt;&lt;keyword&gt;Retroviridae/*physiology&lt;/keyword&gt;&lt;keyword&gt;Ubiquitin/*physiology&lt;/keyword&gt;&lt;keyword&gt;Virion/metabolism&lt;/keyword&gt;&lt;keyword&gt;Virus Assembly/*physiology&lt;/keyword&gt;&lt;/keywords&gt;&lt;dates&gt;&lt;year&gt;2007&lt;/year&gt;&lt;pub-dates&gt;&lt;date&gt;Oct&lt;/date&gt;&lt;/pub-dates&gt;&lt;/dates&gt;&lt;isbn&gt;1398-9219 (Print)&amp;#xD;1398-9219 (Linking)&lt;/isbn&gt;&lt;accession-num&gt;17645437&lt;/accession-num&gt;&lt;work-type&gt;Research Support, Non-U.S. Gov&amp;apos;t&amp;#xD;Review&lt;/work-type&gt;&lt;urls&gt;&lt;related-urls&gt;&lt;url&gt;http://www.ncbi.nlm.nih.gov/pubmed/17645437&lt;/url&gt;&lt;/related-urls&gt;&lt;/urls&gt;&lt;electronic-resource-num&gt;10.1111/j.1600-0854.2007.00609.x&lt;/electronic-resource-num&gt;&lt;language&gt;eng&lt;/language&gt;&lt;/record&gt;&lt;/Cite&gt;&lt;/EndNote&gt;</w:instrText>
      </w:r>
      <w:r w:rsidR="007E038E">
        <w:fldChar w:fldCharType="separate"/>
      </w:r>
      <w:r w:rsidR="00240B62">
        <w:rPr>
          <w:noProof/>
        </w:rPr>
        <w:t>(</w:t>
      </w:r>
      <w:hyperlink w:anchor="_ENREF_8" w:tooltip="Martin-Serrano, 2007 #8" w:history="1">
        <w:r w:rsidR="00240B62">
          <w:rPr>
            <w:noProof/>
          </w:rPr>
          <w:t>8</w:t>
        </w:r>
      </w:hyperlink>
      <w:r w:rsidR="00240B62">
        <w:rPr>
          <w:noProof/>
        </w:rPr>
        <w:t>)</w:t>
      </w:r>
      <w:r w:rsidR="007E038E">
        <w:fldChar w:fldCharType="end"/>
      </w:r>
      <w:r w:rsidR="00C647D5">
        <w:t>.</w:t>
      </w:r>
    </w:p>
    <w:p w:rsidR="00664F36" w:rsidRDefault="001A3A69" w:rsidP="006C5831">
      <w:pPr>
        <w:spacing w:line="480" w:lineRule="auto"/>
        <w:ind w:firstLine="720"/>
        <w:jc w:val="both"/>
      </w:pPr>
      <w:r>
        <w:t>In contrast,</w:t>
      </w:r>
      <w:r w:rsidR="00403998">
        <w:t xml:space="preserve"> the</w:t>
      </w:r>
      <w:r>
        <w:t xml:space="preserve"> </w:t>
      </w:r>
      <w:r w:rsidR="00321597">
        <w:t>release of non-enveloped viruses from mammalian host-cells is generally a</w:t>
      </w:r>
      <w:r w:rsidR="00321597">
        <w:t>s</w:t>
      </w:r>
      <w:r w:rsidR="00321597">
        <w:t xml:space="preserve">sociated with cellular lysis, thus </w:t>
      </w:r>
      <w:r w:rsidR="00F72FF3">
        <w:t>considered</w:t>
      </w:r>
      <w:r w:rsidR="00321597">
        <w:t xml:space="preserve"> a passive process</w:t>
      </w:r>
      <w:r w:rsidR="007611BA">
        <w:t xml:space="preserve"> </w:t>
      </w:r>
      <w:r w:rsidR="007611BA">
        <w:fldChar w:fldCharType="begin">
          <w:fldData xml:space="preserve">PEVuZE5vdGU+PENpdGU+PEF1dGhvcj5UYXR0ZXJzYWxsPC9BdXRob3I+PFllYXI+MTk3MjwvWWVh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=
</w:fldData>
        </w:fldChar>
      </w:r>
      <w:r w:rsidR="00240B62">
        <w:instrText xml:space="preserve"> ADDIN EN.CITE </w:instrText>
      </w:r>
      <w:r w:rsidR="00240B62">
        <w:fldChar w:fldCharType="begin">
          <w:fldData xml:space="preserve">PEVuZE5vdGU+PENpdGU+PEF1dGhvcj5UYXR0ZXJzYWxsPC9BdXRob3I+PFllYXI+MTk3MjwvWWVh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=
</w:fldData>
        </w:fldChar>
      </w:r>
      <w:r w:rsidR="00240B62">
        <w:instrText xml:space="preserve"> ADDIN EN.CITE.DATA </w:instrText>
      </w:r>
      <w:r w:rsidR="00240B62">
        <w:fldChar w:fldCharType="end"/>
      </w:r>
      <w:r w:rsidR="007611BA">
        <w:fldChar w:fldCharType="separate"/>
      </w:r>
      <w:r w:rsidR="00240B62">
        <w:rPr>
          <w:noProof/>
        </w:rPr>
        <w:t>(</w:t>
      </w:r>
      <w:hyperlink w:anchor="_ENREF_9" w:tooltip="Tattersall, 1972 #17" w:history="1">
        <w:r w:rsidR="00240B62">
          <w:rPr>
            <w:noProof/>
          </w:rPr>
          <w:t>9-13</w:t>
        </w:r>
      </w:hyperlink>
      <w:r w:rsidR="00240B62">
        <w:rPr>
          <w:noProof/>
        </w:rPr>
        <w:t>)</w:t>
      </w:r>
      <w:r w:rsidR="007611BA">
        <w:fldChar w:fldCharType="end"/>
      </w:r>
      <w:r w:rsidR="00321597">
        <w:t>. However, there is rising ev</w:t>
      </w:r>
      <w:r w:rsidR="00321597">
        <w:t>i</w:t>
      </w:r>
      <w:r w:rsidR="00321597">
        <w:t xml:space="preserve">dence that an active egress of non-enveloped viruses precedes virus-induced cell lysis. For instance bluetongue virus (BTV), </w:t>
      </w:r>
      <w:r w:rsidR="00F72FF3" w:rsidRPr="00456400">
        <w:rPr>
          <w:strike/>
        </w:rPr>
        <w:t xml:space="preserve">a member of the genus </w:t>
      </w:r>
      <w:proofErr w:type="spellStart"/>
      <w:r w:rsidR="00F72FF3" w:rsidRPr="00456400">
        <w:rPr>
          <w:i/>
          <w:strike/>
        </w:rPr>
        <w:t>Orbivirus</w:t>
      </w:r>
      <w:proofErr w:type="spellEnd"/>
      <w:r w:rsidR="00F72FF3" w:rsidRPr="00456400">
        <w:rPr>
          <w:strike/>
        </w:rPr>
        <w:t xml:space="preserve"> within the </w:t>
      </w:r>
      <w:r w:rsidR="00F72FF3" w:rsidRPr="00456400">
        <w:rPr>
          <w:i/>
          <w:strike/>
        </w:rPr>
        <w:t>Reoviridae</w:t>
      </w:r>
      <w:r w:rsidR="00F72FF3" w:rsidRPr="00456400">
        <w:rPr>
          <w:strike/>
        </w:rPr>
        <w:t xml:space="preserve"> family</w:t>
      </w:r>
      <w:r w:rsidR="00F72FF3">
        <w:t>, has been demonstrated to</w:t>
      </w:r>
      <w:r w:rsidR="00440A3D">
        <w:t xml:space="preserve"> usurp the ESCRT machinery for egress</w:t>
      </w:r>
      <w:r w:rsidR="008224A3">
        <w:t xml:space="preserve"> </w:t>
      </w:r>
      <w:r w:rsidR="008224A3">
        <w:fldChar w:fldCharType="begin"/>
      </w:r>
      <w:r w:rsidR="00240B62">
        <w:instrText xml:space="preserve"> ADDIN EN.CITE &lt;EndNote&gt;&lt;Cite&gt;&lt;Author&gt;Mohl&lt;/Author&gt;&lt;Year&gt;2014&lt;/Year&gt;&lt;RecNum&gt;1&lt;/RecNum&gt;&lt;DisplayText&gt;(14)&lt;/DisplayText&gt;&lt;record&gt;&lt;rec-number&gt;1&lt;/rec-number&gt;&lt;foreign-keys&gt;&lt;key app="EN" db-id="p9a95ada2x9dfketax5psfv72w29ssrpedff"&gt;1&lt;/key&gt;&lt;/foreign-keys&gt;&lt;ref-type name="Journal Article"&gt;17&lt;/ref-type&gt;&lt;contributors&gt;&lt;authors&gt;&lt;author&gt;Mohl, B. P.&lt;/author&gt;&lt;author&gt;Roy, P.&lt;/author&gt;&lt;/authors&gt;&lt;/contributors&gt;&lt;auth-address&gt;Department of Pathogen Molecular Biology, Faculty of Infectious and Tropical Diseases, London School of Hygiene and Tropical Medicine, Keppel Street, London, WC1E 7HT, UK. Bjorn.Mohl@lshtm.ac.uk.&amp;#xD;Department of Pathogen Molecular Biology, Faculty of Infectious and Tropical Diseases, London School of Hygiene and Tropical Medicine, Keppel Street, London, WC1E 7HT, UK. polly.roy@lshtm.ac.uk.&lt;/auth-address&gt;&lt;titles&gt;&lt;title&gt;Bluetongue virus capsid assembly and maturation&lt;/title&gt;&lt;secondary-title&gt;Viruses&lt;/secondary-title&gt;&lt;alt-title&gt;Viruses&lt;/alt-title&gt;&lt;/titles&gt;&lt;pages&gt;3250-70&lt;/pages&gt;&lt;volume&gt;6&lt;/volume&gt;&lt;number&gt;8&lt;/number&gt;&lt;edition&gt;2014/09/10&lt;/edition&gt;&lt;keywords&gt;&lt;keyword&gt;Biological Transport&lt;/keyword&gt;&lt;keyword&gt;Bluetongue virus/*physiology&lt;/keyword&gt;&lt;keyword&gt;Capsid/*metabolism&lt;/keyword&gt;&lt;keyword&gt;Exocytosis&lt;/keyword&gt;&lt;keyword&gt;Inclusion Bodies, Viral&lt;/keyword&gt;&lt;keyword&gt;*Virus Assembly&lt;/keyword&gt;&lt;keyword&gt;Virus Release&lt;/keyword&gt;&lt;/keywords&gt;&lt;dates&gt;&lt;year&gt;2014&lt;/year&gt;&lt;pub-dates&gt;&lt;date&gt;Aug&lt;/date&gt;&lt;/pub-dates&gt;&lt;/dates&gt;&lt;isbn&gt;1999-4915 (Electronic)&amp;#xD;1999-4915 (Linking)&lt;/isbn&gt;&lt;accession-num&gt;25196482&lt;/accession-num&gt;&lt;work-type&gt;Review&lt;/work-type&gt;&lt;urls&gt;&lt;related-urls&gt;&lt;url&gt;http://www.ncbi.nlm.nih.gov/pubmed/25196482&lt;/url&gt;&lt;/related-urls&gt;&lt;/urls&gt;&lt;custom2&gt;4147694&lt;/custom2&gt;&lt;electronic-resource-num&gt;10.3390/v6083250&lt;/electronic-resource-num&gt;&lt;language&gt;eng&lt;/language&gt;&lt;/record&gt;&lt;/Cite&gt;&lt;/EndNote&gt;</w:instrText>
      </w:r>
      <w:r w:rsidR="008224A3">
        <w:fldChar w:fldCharType="separate"/>
      </w:r>
      <w:r w:rsidR="00240B62">
        <w:rPr>
          <w:noProof/>
        </w:rPr>
        <w:t>(</w:t>
      </w:r>
      <w:hyperlink w:anchor="_ENREF_14" w:tooltip="Mohl, 2014 #1" w:history="1">
        <w:r w:rsidR="00240B62">
          <w:rPr>
            <w:noProof/>
          </w:rPr>
          <w:t>14</w:t>
        </w:r>
      </w:hyperlink>
      <w:r w:rsidR="00240B62">
        <w:rPr>
          <w:noProof/>
        </w:rPr>
        <w:t>)</w:t>
      </w:r>
      <w:r w:rsidR="008224A3">
        <w:fldChar w:fldCharType="end"/>
      </w:r>
      <w:r w:rsidR="00440A3D">
        <w:t xml:space="preserve">. </w:t>
      </w:r>
      <w:r w:rsidR="00557A5C">
        <w:t>Comparable</w:t>
      </w:r>
      <w:r w:rsidR="00440A3D">
        <w:t xml:space="preserve"> to enveloped</w:t>
      </w:r>
      <w:r w:rsidR="00557A5C">
        <w:t xml:space="preserve"> viruses, BTV interacts with TSG</w:t>
      </w:r>
      <w:r w:rsidR="00440A3D">
        <w:t xml:space="preserve">101 via its L-domain in order to exploit the cellular MVB </w:t>
      </w:r>
      <w:r w:rsidR="0065408A">
        <w:t>sorting pathway</w:t>
      </w:r>
      <w:r w:rsidR="003B6C1E">
        <w:t xml:space="preserve"> </w:t>
      </w:r>
      <w:r w:rsidR="003B6C1E">
        <w:fldChar w:fldCharType="begin"/>
      </w:r>
      <w:r w:rsidR="00240B62">
        <w:instrText xml:space="preserve"> ADDIN EN.CITE &lt;EndNote&gt;&lt;Cite&gt;&lt;Author&gt;Wirblich&lt;/Author&gt;&lt;Year&gt;2005&lt;/Year&gt;&lt;RecNum&gt;5&lt;/RecNum&gt;&lt;DisplayText&gt;(15)&lt;/DisplayText&gt;&lt;record&gt;&lt;rec-number&gt;5&lt;/rec-number&gt;&lt;foreign-keys&gt;&lt;key app="EN" db-id="p9a95ada2x9dfketax5psfv72w29ssrpedff"&gt;5&lt;/key&gt;&lt;/foreign-keys&gt;&lt;ref-type name="Journal Article"&gt;17&lt;/ref-type&gt;&lt;contributors&gt;&lt;authors&gt;&lt;author&gt;Wirblich, C.&lt;/author&gt;&lt;author&gt;Bhattacharya, B.&lt;/author&gt;&lt;author&gt;Roy, P.&lt;/author&gt;&lt;/authors&gt;&lt;/contributors&gt;&lt;auth-address&gt;Department of Infectious and Tropical Diseases, London School of Hygiene and Tropical Medicine, London, United Kingdom.&lt;/auth-address&gt;&lt;titles&gt;&lt;title&gt;Nonstructural protein 3 of bluetongue virus assists virus release by recruiting ESCRT-I protein Tsg101&lt;/title&gt;&lt;secondary-title&gt;J Virol&lt;/secondary-title&gt;&lt;alt-title&gt;Journal of virology&lt;/alt-title&gt;&lt;/titles&gt;&lt;periodical&gt;&lt;full-title&gt;J Virol&lt;/full-title&gt;&lt;abbr-1&gt;Journal of virology&lt;/abbr-1&gt;&lt;/periodical&gt;&lt;alt-periodical&gt;&lt;full-title&gt;J Virol&lt;/full-title&gt;&lt;abbr-1&gt;Journal of virology&lt;/abbr-1&gt;&lt;/alt-periodical&gt;&lt;pages&gt;460-73&lt;/pages&gt;&lt;volume&gt;80&lt;/volume&gt;&lt;number&gt;1&lt;/number&gt;&lt;edition&gt;2005/12/15&lt;/edition&gt;&lt;keywords&gt;&lt;keyword&gt;Bluetongue virus/*physiology&lt;/keyword&gt;&lt;keyword&gt;DNA-Binding Proteins/chemistry/*physiology&lt;/keyword&gt;&lt;keyword&gt;Endosomal Sorting Complexes Required for Transport&lt;/keyword&gt;&lt;keyword&gt;HeLa Cells&lt;/keyword&gt;&lt;keyword&gt;Humans&lt;/keyword&gt;&lt;keyword&gt;Transcription Factors/chemistry/*physiology&lt;/keyword&gt;&lt;keyword&gt;Viral Nonstructural Proteins/genetics/*physiology&lt;/keyword&gt;&lt;keyword&gt;*Virus Assembly&lt;/keyword&gt;&lt;/keywords&gt;&lt;dates&gt;&lt;year&gt;2005&lt;/year&gt;&lt;pub-dates&gt;&lt;date&gt;Jan&lt;/date&gt;&lt;/pub-dates&gt;&lt;/dates&gt;&lt;isbn&gt;0022-538X (Print)&amp;#xD;0022-538X (Linking)&lt;/isbn&gt;&lt;accession-num&gt;16352570&lt;/accession-num&gt;&lt;work-type&gt;Research Support, Non-U.S. Gov&amp;apos;t&lt;/work-type&gt;&lt;urls&gt;&lt;related-urls&gt;&lt;url&gt;http://www.ncbi.nlm.nih.gov/pubmed/16352570&lt;/url&gt;&lt;/related-urls&gt;&lt;/urls&gt;&lt;custom2&gt;1317520&lt;/custom2&gt;&lt;electronic-resource-num&gt;10.1128/JVI.80.1.460-473.2006&lt;/electronic-resource-num&gt;&lt;language&gt;eng&lt;/language&gt;&lt;/record&gt;&lt;/Cite&gt;&lt;/EndNote&gt;</w:instrText>
      </w:r>
      <w:r w:rsidR="003B6C1E">
        <w:fldChar w:fldCharType="separate"/>
      </w:r>
      <w:r w:rsidR="00240B62">
        <w:rPr>
          <w:noProof/>
        </w:rPr>
        <w:t>(</w:t>
      </w:r>
      <w:hyperlink w:anchor="_ENREF_15" w:tooltip="Wirblich, 2005 #5" w:history="1">
        <w:r w:rsidR="00240B62">
          <w:rPr>
            <w:noProof/>
          </w:rPr>
          <w:t>15</w:t>
        </w:r>
      </w:hyperlink>
      <w:r w:rsidR="00240B62">
        <w:rPr>
          <w:noProof/>
        </w:rPr>
        <w:t>)</w:t>
      </w:r>
      <w:r w:rsidR="003B6C1E">
        <w:fldChar w:fldCharType="end"/>
      </w:r>
      <w:r w:rsidR="00056DD9">
        <w:t>.</w:t>
      </w:r>
      <w:r w:rsidR="00403998">
        <w:t xml:space="preserve"> </w:t>
      </w:r>
      <w:r w:rsidR="00557A5C">
        <w:t>Sim</w:t>
      </w:r>
      <w:r w:rsidR="00557A5C">
        <w:t>i</w:t>
      </w:r>
      <w:r w:rsidR="00557A5C">
        <w:t>larly, Hepatitis A virus (HAV) uses host membrane hijacking to egress in a TSG101-independent ma</w:t>
      </w:r>
      <w:r w:rsidR="00557A5C">
        <w:t>n</w:t>
      </w:r>
      <w:r w:rsidR="00557A5C">
        <w:t xml:space="preserve">ner. Thus, HAV release involves </w:t>
      </w:r>
      <w:r w:rsidR="00EF16F2">
        <w:t>ESCRT-associated proteins but seems to be</w:t>
      </w:r>
      <w:r w:rsidR="00557A5C">
        <w:t xml:space="preserve"> </w:t>
      </w:r>
      <w:r w:rsidR="00EF16F2">
        <w:t>in</w:t>
      </w:r>
      <w:r w:rsidR="00557A5C">
        <w:t>dependent on</w:t>
      </w:r>
      <w:r w:rsidR="00EF16F2">
        <w:t xml:space="preserve"> the</w:t>
      </w:r>
      <w:r w:rsidR="00557A5C">
        <w:t xml:space="preserve"> early ESCRT complexes required for initial cargo recruitment</w:t>
      </w:r>
      <w:r w:rsidR="00014233">
        <w:t xml:space="preserve"> </w:t>
      </w:r>
      <w:r w:rsidR="00014233">
        <w:fldChar w:fldCharType="begin">
          <w:fldData xml:space="preserve">PEVuZE5vdGU+PENpdGU+PEF1dGhvcj5GZW5nPC9BdXRob3I+PFllYXI+MjAxMzwvWWVhcj48UmVj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=
</w:fldData>
        </w:fldChar>
      </w:r>
      <w:r w:rsidR="00240B62">
        <w:instrText xml:space="preserve"> ADDIN EN.CITE </w:instrText>
      </w:r>
      <w:r w:rsidR="00240B62">
        <w:fldChar w:fldCharType="begin">
          <w:fldData xml:space="preserve">PEVuZE5vdGU+PENpdGU+PEF1dGhvcj5GZW5nPC9BdXRob3I+PFllYXI+MjAxMzwvWWVhcj48UmVj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=
</w:fldData>
        </w:fldChar>
      </w:r>
      <w:r w:rsidR="00240B62">
        <w:instrText xml:space="preserve"> ADDIN EN.CITE.DATA </w:instrText>
      </w:r>
      <w:r w:rsidR="00240B62">
        <w:fldChar w:fldCharType="end"/>
      </w:r>
      <w:r w:rsidR="00014233">
        <w:fldChar w:fldCharType="separate"/>
      </w:r>
      <w:r w:rsidR="00240B62">
        <w:rPr>
          <w:noProof/>
        </w:rPr>
        <w:t>(</w:t>
      </w:r>
      <w:hyperlink w:anchor="_ENREF_16" w:tooltip="Feng, 2013 #24" w:history="1">
        <w:r w:rsidR="00240B62">
          <w:rPr>
            <w:noProof/>
          </w:rPr>
          <w:t>16</w:t>
        </w:r>
      </w:hyperlink>
      <w:r w:rsidR="00240B62">
        <w:rPr>
          <w:noProof/>
        </w:rPr>
        <w:t>)</w:t>
      </w:r>
      <w:r w:rsidR="00014233">
        <w:fldChar w:fldCharType="end"/>
      </w:r>
      <w:r w:rsidR="00557A5C">
        <w:t>.</w:t>
      </w:r>
      <w:r w:rsidR="00EF16F2">
        <w:t xml:space="preserve"> Poliovirus, another picornavirus, const</w:t>
      </w:r>
      <w:r w:rsidR="00EF16F2">
        <w:t>i</w:t>
      </w:r>
      <w:r w:rsidR="00EF16F2">
        <w:t>tutes a further exam</w:t>
      </w:r>
      <w:r w:rsidR="007450A3">
        <w:t>ple for non-lytic egress of</w:t>
      </w:r>
      <w:r w:rsidR="00EF16F2">
        <w:t xml:space="preserve"> viruses</w:t>
      </w:r>
      <w:r w:rsidR="007450A3">
        <w:t xml:space="preserve"> lacking an envelope</w:t>
      </w:r>
      <w:r w:rsidR="00EF16F2">
        <w:t>. Drug-induced stim</w:t>
      </w:r>
      <w:r w:rsidR="00EF16F2">
        <w:t>u</w:t>
      </w:r>
      <w:r w:rsidR="00EF16F2">
        <w:t xml:space="preserve">lation of the autophagy pathway increased non-lytic spread of the virus </w:t>
      </w:r>
      <w:r w:rsidR="00EF16F2">
        <w:fldChar w:fldCharType="begin">
          <w:fldData xml:space="preserve">PEVuZE5vdGU+PENpdGU+PEF1dGhvcj5CaXJkPC9BdXRob3I+PFllYXI+MjAxNDwvWWVhcj48UmVj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</w:fldData>
        </w:fldChar>
      </w:r>
      <w:r w:rsidR="00240B62">
        <w:instrText xml:space="preserve"> ADDIN EN.CITE </w:instrText>
      </w:r>
      <w:r w:rsidR="00240B62">
        <w:fldChar w:fldCharType="begin">
          <w:fldData xml:space="preserve">PEVuZE5vdGU+PENpdGU+PEF1dGhvcj5CaXJkPC9BdXRob3I+PFllYXI+MjAxNDwvWWVhcj48UmVj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</w:fldData>
        </w:fldChar>
      </w:r>
      <w:r w:rsidR="00240B62">
        <w:instrText xml:space="preserve"> ADDIN EN.CITE.DATA </w:instrText>
      </w:r>
      <w:r w:rsidR="00240B62">
        <w:fldChar w:fldCharType="end"/>
      </w:r>
      <w:r w:rsidR="00EF16F2">
        <w:fldChar w:fldCharType="separate"/>
      </w:r>
      <w:r w:rsidR="00240B62">
        <w:rPr>
          <w:noProof/>
        </w:rPr>
        <w:t>(</w:t>
      </w:r>
      <w:hyperlink w:anchor="_ENREF_17" w:tooltip="Bird, 2014 #23" w:history="1">
        <w:r w:rsidR="00240B62">
          <w:rPr>
            <w:noProof/>
          </w:rPr>
          <w:t>17</w:t>
        </w:r>
      </w:hyperlink>
      <w:r w:rsidR="00240B62">
        <w:rPr>
          <w:noProof/>
        </w:rPr>
        <w:t>)</w:t>
      </w:r>
      <w:r w:rsidR="00EF16F2">
        <w:fldChar w:fldCharType="end"/>
      </w:r>
      <w:r w:rsidR="00EF16F2">
        <w:t xml:space="preserve">. </w:t>
      </w:r>
      <w:r w:rsidR="00EB594D">
        <w:t xml:space="preserve">Additionally, progeny </w:t>
      </w:r>
      <w:proofErr w:type="spellStart"/>
      <w:r w:rsidR="00EB594D">
        <w:t>virions</w:t>
      </w:r>
      <w:proofErr w:type="spellEnd"/>
      <w:r w:rsidR="00EB594D">
        <w:t xml:space="preserve"> were shown to accumulate unilaterally on the apical surface of polarized and productively infected </w:t>
      </w:r>
      <w:r w:rsidR="00873160">
        <w:t>epithe</w:t>
      </w:r>
      <w:r w:rsidR="0081449F">
        <w:t xml:space="preserve">lial cells </w:t>
      </w:r>
      <w:r w:rsidR="0081449F">
        <w:fldChar w:fldCharType="begin">
          <w:fldData xml:space="preserve">PEVuZE5vdGU+PENpdGU+PEF1dGhvcj5UdWNrZXI8L0F1dGhvcj48WWVhcj4xOTkzPC9ZZWFyPjxS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</w:fldData>
        </w:fldChar>
      </w:r>
      <w:r w:rsidR="00240B62">
        <w:instrText xml:space="preserve"> ADDIN EN.CITE </w:instrText>
      </w:r>
      <w:r w:rsidR="00240B62">
        <w:fldChar w:fldCharType="begin">
          <w:fldData xml:space="preserve">PEVuZE5vdGU+PENpdGU+PEF1dGhvcj5UdWNrZXI8L0F1dGhvcj48WWVhcj4xOTkzPC9ZZWFyPjxS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</w:fldData>
        </w:fldChar>
      </w:r>
      <w:r w:rsidR="00240B62">
        <w:instrText xml:space="preserve"> ADDIN EN.CITE.DATA </w:instrText>
      </w:r>
      <w:r w:rsidR="00240B62">
        <w:fldChar w:fldCharType="end"/>
      </w:r>
      <w:r w:rsidR="0081449F">
        <w:fldChar w:fldCharType="separate"/>
      </w:r>
      <w:r w:rsidR="00240B62">
        <w:rPr>
          <w:noProof/>
        </w:rPr>
        <w:t>(</w:t>
      </w:r>
      <w:hyperlink w:anchor="_ENREF_18" w:tooltip="Tucker, 1993 #26" w:history="1">
        <w:r w:rsidR="00240B62">
          <w:rPr>
            <w:noProof/>
          </w:rPr>
          <w:t>18</w:t>
        </w:r>
      </w:hyperlink>
      <w:r w:rsidR="00240B62">
        <w:rPr>
          <w:noProof/>
        </w:rPr>
        <w:t>)</w:t>
      </w:r>
      <w:r w:rsidR="0081449F">
        <w:fldChar w:fldCharType="end"/>
      </w:r>
      <w:r w:rsidR="00873160">
        <w:t>. Equally</w:t>
      </w:r>
      <w:r w:rsidR="00403998">
        <w:t>, simian</w:t>
      </w:r>
      <w:r w:rsidR="009A10E0">
        <w:t xml:space="preserve"> </w:t>
      </w:r>
      <w:proofErr w:type="spellStart"/>
      <w:r w:rsidR="009A10E0">
        <w:t>vacuolating</w:t>
      </w:r>
      <w:proofErr w:type="spellEnd"/>
      <w:r w:rsidR="00403998">
        <w:t xml:space="preserve"> </w:t>
      </w:r>
      <w:r w:rsidR="00873160">
        <w:t>virus 40 (SV40) was</w:t>
      </w:r>
      <w:r w:rsidR="00403998">
        <w:t xml:space="preserve"> </w:t>
      </w:r>
      <w:r w:rsidR="00C22BC9">
        <w:t>almost exclusively</w:t>
      </w:r>
      <w:r w:rsidR="00873160">
        <w:t xml:space="preserve"> recovered from the apical culture fluid of polarized epithelial cells. </w:t>
      </w:r>
      <w:r w:rsidR="00F12BDA">
        <w:t>Moreover, t</w:t>
      </w:r>
      <w:r w:rsidR="00F51E49">
        <w:t>he egress of SV40 o</w:t>
      </w:r>
      <w:r w:rsidR="00F51E49">
        <w:t>c</w:t>
      </w:r>
      <w:r w:rsidR="00F51E49">
        <w:t>curred prior to cell lysis. The appearance of SV40 in smooth membrane reticular structures argue</w:t>
      </w:r>
      <w:r w:rsidR="00F12BDA">
        <w:t>s</w:t>
      </w:r>
      <w:r w:rsidR="00F51E49">
        <w:t xml:space="preserve"> for</w:t>
      </w:r>
      <w:r w:rsidR="00F12BDA">
        <w:t xml:space="preserve"> a vesicle-associated release of SV40 </w:t>
      </w:r>
      <w:proofErr w:type="spellStart"/>
      <w:r w:rsidR="00F12BDA">
        <w:t>virions</w:t>
      </w:r>
      <w:proofErr w:type="spellEnd"/>
      <w:r w:rsidR="003B6C1E">
        <w:t xml:space="preserve"> </w:t>
      </w:r>
      <w:r w:rsidR="003B6C1E">
        <w:fldChar w:fldCharType="begin"/>
      </w:r>
      <w:r w:rsidR="00240B62">
        <w:instrText xml:space="preserve"> ADDIN EN.CITE &lt;EndNote&gt;&lt;Cite&gt;&lt;Author&gt;Clayson&lt;/Author&gt;&lt;Year&gt;1989&lt;/Year&gt;&lt;RecNum&gt;6&lt;/RecNum&gt;&lt;DisplayText&gt;(19)&lt;/DisplayText&gt;&lt;record&gt;&lt;rec-number&gt;6&lt;/rec-number&gt;&lt;foreign-keys&gt;&lt;key app="EN" db-id="p9a95ada2x9dfketax5psfv72w29ssrpedff"&gt;6&lt;/key&gt;&lt;/foreign-keys&gt;&lt;ref-type name="Journal Article"&gt;17&lt;/ref-type&gt;&lt;contributors&gt;&lt;authors&gt;&lt;author&gt;Clayson, E. T.&lt;/author&gt;&lt;author&gt;Brando, L. V.&lt;/author&gt;&lt;author&gt;Compans, R. W.&lt;/author&gt;&lt;/authors&gt;&lt;/contributors&gt;&lt;auth-address&gt;Department of Microbiology, University of Alabama at Birmingham 35294.&lt;/auth-address&gt;&lt;titles&gt;&lt;title&gt;Release of simian virus 40 virions from epithelial cells is polarized and occurs without cell lysis&lt;/title&gt;&lt;secondary-title&gt;J Virol&lt;/secondary-title&gt;&lt;alt-title&gt;Journal of virology&lt;/alt-title&gt;&lt;/titles&gt;&lt;periodical&gt;&lt;full-title&gt;J Virol&lt;/full-title&gt;&lt;abbr-1&gt;Journal of virology&lt;/abbr-1&gt;&lt;/periodical&gt;&lt;alt-periodical&gt;&lt;full-title&gt;J Virol&lt;/full-title&gt;&lt;abbr-1&gt;Journal of virology&lt;/abbr-1&gt;&lt;/alt-periodical&gt;&lt;pages&gt;2278-88&lt;/pages&gt;&lt;volume&gt;63&lt;/volume&gt;&lt;number&gt;5&lt;/number&gt;&lt;edition&gt;1989/05/01&lt;/edition&gt;&lt;keywords&gt;&lt;keyword&gt;Animals&lt;/keyword&gt;&lt;keyword&gt;Cell Compartmentation/drug effects&lt;/keyword&gt;&lt;keyword&gt;Cell Line&lt;/keyword&gt;&lt;keyword&gt;Cell Survival&lt;/keyword&gt;&lt;keyword&gt;Cercopithecus aethiops&lt;/keyword&gt;&lt;keyword&gt;Epithelium/microbiology/ultrastructure&lt;/keyword&gt;&lt;keyword&gt;Fluorescent Antibody Technique&lt;/keyword&gt;&lt;keyword&gt;Microscopy, Electron&lt;/keyword&gt;&lt;keyword&gt;Monensin/pharmacology&lt;/keyword&gt;&lt;keyword&gt;Organelles/microbiology/ultrastructure&lt;/keyword&gt;&lt;keyword&gt;Simian virus 40/*physiology&lt;/keyword&gt;&lt;keyword&gt;Vero Cells&lt;/keyword&gt;&lt;keyword&gt;Virus Replication/drug effects&lt;/keyword&gt;&lt;/keywords&gt;&lt;dates&gt;&lt;year&gt;1989&lt;/year&gt;&lt;pub-dates&gt;&lt;date&gt;May&lt;/date&gt;&lt;/pub-dates&gt;&lt;/dates&gt;&lt;isbn&gt;0022-538X (Print)&amp;#xD;0022-538X (Linking)&lt;/isbn&gt;&lt;accession-num&gt;2539518&lt;/accession-num&gt;&lt;work-type&gt;Research Support, U.S. Gov&amp;apos;t, P.H.S.&lt;/work-type&gt;&lt;urls&gt;&lt;related-urls&gt;&lt;url&gt;http://www.ncbi.nlm.nih.gov/pubmed/2539518&lt;/url&gt;&lt;/related-urls&gt;&lt;/urls&gt;&lt;custom2&gt;250646&lt;/custom2&gt;&lt;language&gt;eng&lt;/language&gt;&lt;/record&gt;&lt;/Cite&gt;&lt;/EndNote&gt;</w:instrText>
      </w:r>
      <w:r w:rsidR="003B6C1E">
        <w:fldChar w:fldCharType="separate"/>
      </w:r>
      <w:r w:rsidR="00240B62">
        <w:rPr>
          <w:noProof/>
        </w:rPr>
        <w:t>(</w:t>
      </w:r>
      <w:hyperlink w:anchor="_ENREF_19" w:tooltip="Clayson, 1989 #6" w:history="1">
        <w:r w:rsidR="00240B62">
          <w:rPr>
            <w:noProof/>
          </w:rPr>
          <w:t>19</w:t>
        </w:r>
      </w:hyperlink>
      <w:r w:rsidR="00240B62">
        <w:rPr>
          <w:noProof/>
        </w:rPr>
        <w:t>)</w:t>
      </w:r>
      <w:r w:rsidR="003B6C1E">
        <w:fldChar w:fldCharType="end"/>
      </w:r>
      <w:r w:rsidR="00F12BDA">
        <w:t xml:space="preserve">. </w:t>
      </w:r>
      <w:r w:rsidR="00C22BC9">
        <w:t xml:space="preserve">Finally, simian rotavirus (RRV) was demonstrated to egress </w:t>
      </w:r>
      <w:r w:rsidR="00C22BC9">
        <w:lastRenderedPageBreak/>
        <w:t>from the apical pole of epithelial cells before any cell lysis was detected.</w:t>
      </w:r>
      <w:r w:rsidR="009C06B0">
        <w:t xml:space="preserve"> Electron microscopy studies and specific inhibition of vesicular transport pathways indicate a vesicle-associated release of prog</w:t>
      </w:r>
      <w:r w:rsidR="009C06B0">
        <w:t>e</w:t>
      </w:r>
      <w:r w:rsidR="009C06B0">
        <w:t xml:space="preserve">ny </w:t>
      </w:r>
      <w:proofErr w:type="spellStart"/>
      <w:r w:rsidR="009C06B0">
        <w:t>virions</w:t>
      </w:r>
      <w:proofErr w:type="spellEnd"/>
      <w:r w:rsidR="009C06B0">
        <w:t xml:space="preserve"> that is irrespective of the </w:t>
      </w:r>
      <w:proofErr w:type="spellStart"/>
      <w:r w:rsidR="009C06B0">
        <w:t>golgi</w:t>
      </w:r>
      <w:proofErr w:type="spellEnd"/>
      <w:r w:rsidR="009C06B0">
        <w:t>-depe</w:t>
      </w:r>
      <w:r w:rsidR="0081449F">
        <w:t xml:space="preserve">ndent secretory pathway </w:t>
      </w:r>
      <w:r w:rsidR="0081449F">
        <w:fldChar w:fldCharType="begin"/>
      </w:r>
      <w:r w:rsidR="00240B62">
        <w:instrText xml:space="preserve"> ADDIN EN.CITE &lt;EndNote&gt;&lt;Cite&gt;&lt;Author&gt;Jourdan&lt;/Author&gt;&lt;Year&gt;1997&lt;/Year&gt;&lt;RecNum&gt;27&lt;/RecNum&gt;&lt;DisplayText&gt;(20)&lt;/DisplayText&gt;&lt;record&gt;&lt;rec-number&gt;27&lt;/rec-number&gt;&lt;foreign-keys&gt;&lt;key app="EN" db-id="p9a95ada2x9dfketax5psfv72w29ssrpedff"&gt;27&lt;/key&gt;&lt;/foreign-keys&gt;&lt;ref-type name="Journal Article"&gt;17&lt;/ref-type&gt;&lt;contributors&gt;&lt;authors&gt;&lt;author&gt;Jourdan, N.&lt;/author&gt;&lt;author&gt;Maurice, M.&lt;/author&gt;&lt;author&gt;Delautier, D.&lt;/author&gt;&lt;author&gt;Quero, A. M.&lt;/author&gt;&lt;author&gt;Servin, A. L.&lt;/author&gt;&lt;author&gt;Trugnan, G.&lt;/author&gt;&lt;/authors&gt;&lt;/contributors&gt;&lt;auth-address&gt;Jourdan, N&amp;#xD;Univ Paris 11,Fac Pharm,Inserm,Cjf 9407,5 Rue Jb Clement,F-92296 Chatenay Malabr,France&amp;#xD;Univ Paris 11,Fac Pharm,Inserm,Cjf 9407,5 Rue Jb Clement,F-92296 Chatenay Malabr,France&amp;#xD;Univ Paris 06,Fac Med St Antoine,Cjf 9607,F-75012 Paris,France&amp;#xD;Univ Paris 07,Fac Med Xavier Bichat,U327,F-75018 Paris,France&lt;/auth-address&gt;&lt;titles&gt;&lt;title&gt;Rotavirus is released from the apical surface of cultured human intestinal cells through nonconventional vesicular transport that bypasses the Golgi apparatus&lt;/title&gt;&lt;secondary-title&gt;J Virol&lt;/secondary-title&gt;&lt;alt-title&gt;J Virol&lt;/alt-title&gt;&lt;/titles&gt;&lt;periodical&gt;&lt;full-title&gt;J Virol&lt;/full-title&gt;&lt;abbr-1&gt;Journal of virology&lt;/abbr-1&gt;&lt;/periodical&gt;&lt;alt-periodical&gt;&lt;full-title&gt;J Virol&lt;/full-title&gt;&lt;abbr-1&gt;Journal of virology&lt;/abbr-1&gt;&lt;/alt-periodical&gt;&lt;pages&gt;8268-8278&lt;/pages&gt;&lt;volume&gt;71&lt;/volume&gt;&lt;number&gt;11&lt;/number&gt;&lt;keywords&gt;&lt;keyword&gt;polarized epithelial-cells&lt;/keyword&gt;&lt;keyword&gt;influenza-virus hemagglutinin&lt;/keyword&gt;&lt;keyword&gt;caco-2 cells&lt;/keyword&gt;&lt;keyword&gt;membrane-glycoproteins&lt;/keyword&gt;&lt;keyword&gt;sucrase-isomaltase&lt;/keyword&gt;&lt;keyword&gt;binding-sites&lt;/keyword&gt;&lt;keyword&gt;sendai virus&lt;/keyword&gt;&lt;keyword&gt;brefeldin-a&lt;/keyword&gt;&lt;keyword&gt;expression&lt;/keyword&gt;&lt;keyword&gt;infection&lt;/keyword&gt;&lt;/keywords&gt;&lt;dates&gt;&lt;year&gt;1997&lt;/year&gt;&lt;pub-dates&gt;&lt;date&gt;Nov&lt;/date&gt;&lt;/pub-dates&gt;&lt;/dates&gt;&lt;isbn&gt;0022-538X&lt;/isbn&gt;&lt;accession-num&gt;ISI:A1997YB14300023&lt;/accession-num&gt;&lt;urls&gt;&lt;related-urls&gt;&lt;url&gt;&amp;lt;Go to ISI&amp;gt;://A1997YB14300023&lt;/url&gt;&lt;/related-urls&gt;&lt;/urls&gt;&lt;language&gt;English&lt;/language&gt;&lt;/record&gt;&lt;/Cite&gt;&lt;/EndNote&gt;</w:instrText>
      </w:r>
      <w:r w:rsidR="0081449F">
        <w:fldChar w:fldCharType="separate"/>
      </w:r>
      <w:r w:rsidR="00240B62">
        <w:rPr>
          <w:noProof/>
        </w:rPr>
        <w:t>(</w:t>
      </w:r>
      <w:hyperlink w:anchor="_ENREF_20" w:tooltip="Jourdan, 1997 #27" w:history="1">
        <w:r w:rsidR="00240B62">
          <w:rPr>
            <w:noProof/>
          </w:rPr>
          <w:t>20</w:t>
        </w:r>
      </w:hyperlink>
      <w:r w:rsidR="00240B62">
        <w:rPr>
          <w:noProof/>
        </w:rPr>
        <w:t>)</w:t>
      </w:r>
      <w:r w:rsidR="0081449F">
        <w:fldChar w:fldCharType="end"/>
      </w:r>
      <w:r w:rsidR="009C06B0">
        <w:t xml:space="preserve">. </w:t>
      </w:r>
      <w:r w:rsidR="00C22BC9">
        <w:t xml:space="preserve">  </w:t>
      </w:r>
      <w:r w:rsidR="00056DD9">
        <w:t xml:space="preserve">  </w:t>
      </w:r>
      <w:r w:rsidR="00F72FF3">
        <w:t xml:space="preserve"> </w:t>
      </w:r>
      <w:r w:rsidR="009E295A">
        <w:t xml:space="preserve"> </w:t>
      </w:r>
    </w:p>
    <w:p w:rsidR="0067326E" w:rsidRDefault="00EB61AB" w:rsidP="008A209E">
      <w:pPr>
        <w:spacing w:line="480" w:lineRule="auto"/>
        <w:ind w:firstLine="720"/>
        <w:jc w:val="both"/>
      </w:pPr>
      <w:r>
        <w:t xml:space="preserve">Recent </w:t>
      </w:r>
      <w:r w:rsidR="006C5831">
        <w:t>studies</w:t>
      </w:r>
      <w:r>
        <w:t xml:space="preserve"> show increasing evidence for </w:t>
      </w:r>
      <w:r w:rsidR="0067326E">
        <w:t xml:space="preserve">an </w:t>
      </w:r>
      <w:r>
        <w:t>active egress of parvoviruses (PV), a group of small, non-enveloped viruses. Rodent PVs, including minute virus of mice (MVM), belong to the g</w:t>
      </w:r>
      <w:r>
        <w:t>e</w:t>
      </w:r>
      <w:r>
        <w:t xml:space="preserve">nus </w:t>
      </w:r>
      <w:proofErr w:type="spellStart"/>
      <w:r w:rsidRPr="00EB61AB">
        <w:rPr>
          <w:i/>
        </w:rPr>
        <w:t>P</w:t>
      </w:r>
      <w:r>
        <w:rPr>
          <w:i/>
        </w:rPr>
        <w:t>rotop</w:t>
      </w:r>
      <w:r w:rsidRPr="00EB61AB">
        <w:rPr>
          <w:i/>
        </w:rPr>
        <w:t>arvovirus</w:t>
      </w:r>
      <w:proofErr w:type="spellEnd"/>
      <w:r w:rsidRPr="00EB61AB">
        <w:rPr>
          <w:i/>
        </w:rPr>
        <w:t xml:space="preserve"> </w:t>
      </w:r>
      <w:r>
        <w:t xml:space="preserve">within the subfamily </w:t>
      </w:r>
      <w:proofErr w:type="spellStart"/>
      <w:r w:rsidRPr="00EB61AB">
        <w:rPr>
          <w:i/>
        </w:rPr>
        <w:t>Parvovirinae</w:t>
      </w:r>
      <w:proofErr w:type="spellEnd"/>
      <w:r>
        <w:t xml:space="preserve">, whose members infect </w:t>
      </w:r>
      <w:r w:rsidR="00905643">
        <w:t>a wide variety of ve</w:t>
      </w:r>
      <w:r w:rsidR="00905643">
        <w:t>r</w:t>
      </w:r>
      <w:r w:rsidR="00905643">
        <w:t>tebrates.</w:t>
      </w:r>
      <w:r w:rsidR="00536E7F">
        <w:t xml:space="preserve"> These autonomous PVs display a T=1 icosahedral capsid </w:t>
      </w:r>
      <w:r w:rsidR="00934E55">
        <w:t>containing</w:t>
      </w:r>
      <w:r w:rsidR="00536E7F">
        <w:t xml:space="preserve"> a single-stranded DNA genome of about 5 kb</w:t>
      </w:r>
      <w:r w:rsidR="004A3B6D">
        <w:t xml:space="preserve"> </w:t>
      </w:r>
      <w:r w:rsidR="004A3B6D">
        <w:fldChar w:fldCharType="begin"/>
      </w:r>
      <w:r w:rsidR="00294C25">
        <w:instrText xml:space="preserve"> ADDIN EN.CITE &lt;EndNote&gt;&lt;Cite&gt;&lt;Author&gt;Cotmore&lt;/Author&gt;&lt;Year&gt;1987&lt;/Year&gt;&lt;RecNum&gt;18&lt;/RecNum&gt;&lt;DisplayText&gt;(10)&lt;/DisplayText&gt;&lt;record&gt;&lt;rec-number&gt;18&lt;/rec-number&gt;&lt;foreign-keys&gt;&lt;key app="EN" db-id="p9a95ada2x9dfketax5psfv72w29ssrpedff"&gt;18&lt;/key&gt;&lt;/foreign-keys&gt;&lt;ref-type name="Journal Article"&gt;17&lt;/ref-type&gt;&lt;contributors&gt;&lt;authors&gt;&lt;author&gt;Cotmore, S. F.&lt;/author&gt;&lt;author&gt;Tattersall, P.&lt;/author&gt;&lt;/authors&gt;&lt;/contributors&gt;&lt;titles&gt;&lt;title&gt;The autonomously replicating parvoviruses of vertebrates&lt;/title&gt;&lt;secondary-title&gt;Adv Virus Res&lt;/secondary-title&gt;&lt;alt-title&gt;Advances in virus research&lt;/alt-title&gt;&lt;/titles&gt;&lt;periodical&gt;&lt;full-title&gt;Adv Virus Res&lt;/full-title&gt;&lt;abbr-1&gt;Advances in virus research&lt;/abbr-1&gt;&lt;/periodical&gt;&lt;alt-periodical&gt;&lt;full-title&gt;Adv Virus Res&lt;/full-title&gt;&lt;abbr-1&gt;Advances in virus research&lt;/abbr-1&gt;&lt;/alt-periodical&gt;&lt;pages&gt;91-174&lt;/pages&gt;&lt;volume&gt;33&lt;/volume&gt;&lt;edition&gt;1987/01/01&lt;/edition&gt;&lt;keywords&gt;&lt;keyword&gt;Antigens, Viral/analysis&lt;/keyword&gt;&lt;keyword&gt;Cell Cycle&lt;/keyword&gt;&lt;keyword&gt;DNA Replication&lt;/keyword&gt;&lt;keyword&gt;DNA, Viral/genetics&lt;/keyword&gt;&lt;keyword&gt;Gene Expression Regulation&lt;/keyword&gt;&lt;keyword&gt;Genes, Viral&lt;/keyword&gt;&lt;keyword&gt;Morphogenesis&lt;/keyword&gt;&lt;keyword&gt;Nucleic Acid Conformation&lt;/keyword&gt;&lt;keyword&gt;Parvoviridae/classification/*physiology&lt;/keyword&gt;&lt;keyword&gt;Protein Biosynthesis&lt;/keyword&gt;&lt;keyword&gt;Transcription, Genetic&lt;/keyword&gt;&lt;keyword&gt;Viral Proteins/immunology/physiology&lt;/keyword&gt;&lt;keyword&gt;*Virus Replication&lt;/keyword&gt;&lt;/keywords&gt;&lt;dates&gt;&lt;year&gt;1987&lt;/year&gt;&lt;/dates&gt;&lt;isbn&gt;0065-3527 (Print)&amp;#xD;0065-3527 (Linking)&lt;/isbn&gt;&lt;accession-num&gt;3296697&lt;/accession-num&gt;&lt;work-type&gt;Research Support, U.S. Gov&amp;apos;t, P.H.S.&amp;#xD;Review&lt;/work-type&gt;&lt;urls&gt;&lt;related-urls&gt;&lt;url&gt;http://www.ncbi.nlm.nih.gov/pubmed/3296697&lt;/url&gt;&lt;/related-urls&gt;&lt;/urls&gt;&lt;language&gt;eng&lt;/language&gt;&lt;/record&gt;&lt;/Cite&gt;&lt;/EndNote&gt;</w:instrText>
      </w:r>
      <w:r w:rsidR="004A3B6D">
        <w:fldChar w:fldCharType="separate"/>
      </w:r>
      <w:r w:rsidR="00294C25">
        <w:rPr>
          <w:noProof/>
        </w:rPr>
        <w:t>(</w:t>
      </w:r>
      <w:hyperlink w:anchor="_ENREF_10" w:tooltip="Cotmore, 1987 #18" w:history="1">
        <w:r w:rsidR="00240B62">
          <w:rPr>
            <w:noProof/>
          </w:rPr>
          <w:t>10</w:t>
        </w:r>
      </w:hyperlink>
      <w:r w:rsidR="00294C25">
        <w:rPr>
          <w:noProof/>
        </w:rPr>
        <w:t>)</w:t>
      </w:r>
      <w:r w:rsidR="004A3B6D">
        <w:fldChar w:fldCharType="end"/>
      </w:r>
      <w:r w:rsidR="00536E7F">
        <w:t xml:space="preserve">. </w:t>
      </w:r>
      <w:r w:rsidR="0067326E">
        <w:t>The compact coding sequence contains two large overlapping open rea</w:t>
      </w:r>
      <w:r w:rsidR="0067326E">
        <w:t>d</w:t>
      </w:r>
      <w:r w:rsidR="0067326E">
        <w:t>ing frames (ORFs) under the control of</w:t>
      </w:r>
      <w:r w:rsidR="002035FD">
        <w:t xml:space="preserve"> an early and a late promoter, termed P4 and P38, respectiv</w:t>
      </w:r>
      <w:r w:rsidR="002035FD">
        <w:t>e</w:t>
      </w:r>
      <w:r w:rsidR="002035FD">
        <w:t>ly.</w:t>
      </w:r>
      <w:r w:rsidR="0067326E">
        <w:t xml:space="preserve"> P4 controls the expression of the viral non-structural proteins NS1 and NS2, while P38 drives the expression of the viral capsid proteins VP1 and VP2, as well as the non-structural protein SAT</w:t>
      </w:r>
      <w:r w:rsidR="004A3B6D">
        <w:t xml:space="preserve"> </w:t>
      </w:r>
      <w:r w:rsidR="004A3B6D">
        <w:fldChar w:fldCharType="begin"/>
      </w:r>
      <w:r w:rsidR="00240B62">
        <w:instrText xml:space="preserve"> ADDIN EN.CITE &lt;EndNote&gt;&lt;Cite&gt;&lt;Author&gt;Pintel&lt;/Author&gt;&lt;Year&gt;1983&lt;/Year&gt;&lt;RecNum&gt;29&lt;/RecNum&gt;&lt;DisplayText&gt;(21)&lt;/DisplayText&gt;&lt;record&gt;&lt;rec-number&gt;29&lt;/rec-number&gt;&lt;foreign-keys&gt;&lt;key app="EN" db-id="p9a95ada2x9dfketax5psfv72w29ssrpedff"&gt;29&lt;/key&gt;&lt;/foreign-keys&gt;&lt;ref-type name="Journal Article"&gt;17&lt;/ref-type&gt;&lt;contributors&gt;&lt;authors&gt;&lt;author&gt;Pintel, D.&lt;/author&gt;&lt;author&gt;Dadachanji, D.&lt;/author&gt;&lt;author&gt;Astell, C. R.&lt;/author&gt;&lt;author&gt;Ward, D. C.&lt;/author&gt;&lt;/authors&gt;&lt;/contributors&gt;&lt;titles&gt;&lt;title&gt;The genome of minute virus of mice, an autonomous parvovirus, encodes two overlapping transcription units&lt;/title&gt;&lt;secondary-title&gt;Nucleic Acids Res&lt;/secondary-title&gt;&lt;alt-title&gt;Nucleic acids research&lt;/alt-title&gt;&lt;/titles&gt;&lt;periodical&gt;&lt;full-title&gt;Nucleic Acids Res&lt;/full-title&gt;&lt;abbr-1&gt;Nucleic acids research&lt;/abbr-1&gt;&lt;/periodical&gt;&lt;alt-periodical&gt;&lt;full-title&gt;Nucleic Acids Res&lt;/full-title&gt;&lt;abbr-1&gt;Nucleic acids research&lt;/abbr-1&gt;&lt;/alt-periodical&gt;&lt;pages&gt;1019-38&lt;/pages&gt;&lt;volume&gt;11&lt;/volume&gt;&lt;number&gt;4&lt;/number&gt;&lt;edition&gt;1983/02/25&lt;/edition&gt;&lt;keywords&gt;&lt;keyword&gt;Animals&lt;/keyword&gt;&lt;keyword&gt;Base Sequence&lt;/keyword&gt;&lt;keyword&gt;Cloning, Molecular&lt;/keyword&gt;&lt;keyword&gt;*Genes&lt;/keyword&gt;&lt;keyword&gt;*Genes, Viral&lt;/keyword&gt;&lt;keyword&gt;Mice&lt;/keyword&gt;&lt;keyword&gt;Minute virus of mice/*genetics&lt;/keyword&gt;&lt;keyword&gt;Molecular Weight&lt;/keyword&gt;&lt;keyword&gt;Nucleic Acid Hybridization&lt;/keyword&gt;&lt;keyword&gt;Parvoviridae/*genetics&lt;/keyword&gt;&lt;keyword&gt;RNA Polymerase II/metabolism&lt;/keyword&gt;&lt;keyword&gt;RNA, Viral/genetics&lt;/keyword&gt;&lt;keyword&gt;*Transcription, Genetic&lt;/keyword&gt;&lt;/keywords&gt;&lt;dates&gt;&lt;year&gt;1983&lt;/year&gt;&lt;pub-dates&gt;&lt;date&gt;Feb 25&lt;/date&gt;&lt;/pub-dates&gt;&lt;/dates&gt;&lt;isbn&gt;0305-1048 (Print)&amp;#xD;0305-1048 (Linking)&lt;/isbn&gt;&lt;accession-num&gt;6828378&lt;/accession-num&gt;&lt;work-type&gt;Research Support, Non-U.S. Gov&amp;apos;t&amp;#xD;Research Support, U.S. Gov&amp;apos;t, P.H.S.&lt;/work-type&gt;&lt;urls&gt;&lt;related-urls&gt;&lt;url&gt;http://www.ncbi.nlm.nih.gov/pubmed/6828378&lt;/url&gt;&lt;/related-urls&gt;&lt;/urls&gt;&lt;custom2&gt;325774&lt;/custom2&gt;&lt;language&gt;eng&lt;/language&gt;&lt;/record&gt;&lt;/Cite&gt;&lt;/EndNote&gt;</w:instrText>
      </w:r>
      <w:r w:rsidR="004A3B6D">
        <w:fldChar w:fldCharType="separate"/>
      </w:r>
      <w:r w:rsidR="00240B62">
        <w:rPr>
          <w:noProof/>
        </w:rPr>
        <w:t>(</w:t>
      </w:r>
      <w:hyperlink w:anchor="_ENREF_21" w:tooltip="Pintel, 1983 #29" w:history="1">
        <w:r w:rsidR="00240B62">
          <w:rPr>
            <w:noProof/>
          </w:rPr>
          <w:t>21</w:t>
        </w:r>
      </w:hyperlink>
      <w:r w:rsidR="00240B62">
        <w:rPr>
          <w:noProof/>
        </w:rPr>
        <w:t>)</w:t>
      </w:r>
      <w:r w:rsidR="004A3B6D">
        <w:fldChar w:fldCharType="end"/>
      </w:r>
      <w:r w:rsidR="0067326E">
        <w:t xml:space="preserve">. Productive PV infection </w:t>
      </w:r>
      <w:r w:rsidR="002035FD">
        <w:t>causes</w:t>
      </w:r>
      <w:r w:rsidR="0067326E">
        <w:t xml:space="preserve"> dramatic morphological and physiological changes of their host cells</w:t>
      </w:r>
      <w:r w:rsidR="00B21BA0">
        <w:t xml:space="preserve">, </w:t>
      </w:r>
      <w:r w:rsidR="0067326E">
        <w:t>culminating in cell death and lysis</w:t>
      </w:r>
      <w:r w:rsidR="00B21BA0">
        <w:t xml:space="preserve"> </w:t>
      </w:r>
      <w:r w:rsidR="00B21BA0">
        <w:fldChar w:fldCharType="begin">
          <w:fldData xml:space="preserve">PEVuZE5vdGU+PENpdGU+PEF1dGhvcj5DYWlsbGV0LUZhdXF1ZXQ8L0F1dGhvcj48WWVhcj4xOTkw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</w:fldData>
        </w:fldChar>
      </w:r>
      <w:r w:rsidR="00240B62">
        <w:instrText xml:space="preserve"> ADDIN EN.CITE </w:instrText>
      </w:r>
      <w:r w:rsidR="00240B62">
        <w:fldChar w:fldCharType="begin">
          <w:fldData xml:space="preserve">PEVuZE5vdGU+PENpdGU+PEF1dGhvcj5DYWlsbGV0LUZhdXF1ZXQ8L0F1dGhvcj48WWVhcj4xOTkw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</w:fldData>
        </w:fldChar>
      </w:r>
      <w:r w:rsidR="00240B62">
        <w:instrText xml:space="preserve"> ADDIN EN.CITE.DATA </w:instrText>
      </w:r>
      <w:r w:rsidR="00240B62">
        <w:fldChar w:fldCharType="end"/>
      </w:r>
      <w:r w:rsidR="00B21BA0">
        <w:fldChar w:fldCharType="separate"/>
      </w:r>
      <w:r w:rsidR="00240B62">
        <w:rPr>
          <w:noProof/>
        </w:rPr>
        <w:t>(</w:t>
      </w:r>
      <w:hyperlink w:anchor="_ENREF_22" w:tooltip="Caillet-Fauquet, 1990 #45" w:history="1">
        <w:r w:rsidR="00240B62">
          <w:rPr>
            <w:noProof/>
          </w:rPr>
          <w:t>22</w:t>
        </w:r>
      </w:hyperlink>
      <w:r w:rsidR="00240B62">
        <w:rPr>
          <w:noProof/>
        </w:rPr>
        <w:t xml:space="preserve">, </w:t>
      </w:r>
      <w:hyperlink w:anchor="_ENREF_23" w:tooltip="Herrero, 2004 #46" w:history="1">
        <w:r w:rsidR="00240B62">
          <w:rPr>
            <w:noProof/>
          </w:rPr>
          <w:t>23</w:t>
        </w:r>
      </w:hyperlink>
      <w:r w:rsidR="00240B62">
        <w:rPr>
          <w:noProof/>
        </w:rPr>
        <w:t>)</w:t>
      </w:r>
      <w:r w:rsidR="00B21BA0">
        <w:fldChar w:fldCharType="end"/>
      </w:r>
      <w:r w:rsidR="0067326E">
        <w:t>. PV cytotoxicity is mainly associated with the large non-structural protein NS1, an 83-kDa multifunctional protein</w:t>
      </w:r>
      <w:r w:rsidR="00B21BA0">
        <w:t xml:space="preserve"> </w:t>
      </w:r>
      <w:r w:rsidR="00B21BA0">
        <w:fldChar w:fldCharType="begin">
          <w:fldData xml:space="preserve">PEVuZE5vdGU+PENpdGU+PEF1dGhvcj5Db3JiYXU8L0F1dGhvcj48WWVhcj4yMDAwPC9ZZWFyPjxS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</w:fldData>
        </w:fldChar>
      </w:r>
      <w:r w:rsidR="00240B62">
        <w:instrText xml:space="preserve"> ADDIN EN.CITE </w:instrText>
      </w:r>
      <w:r w:rsidR="00240B62">
        <w:fldChar w:fldCharType="begin">
          <w:fldData xml:space="preserve">PEVuZE5vdGU+PENpdGU+PEF1dGhvcj5Db3JiYXU8L0F1dGhvcj48WWVhcj4yMDAwPC9ZZWFyPjxS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</w:fldData>
        </w:fldChar>
      </w:r>
      <w:r w:rsidR="00240B62">
        <w:instrText xml:space="preserve"> ADDIN EN.CITE.DATA </w:instrText>
      </w:r>
      <w:r w:rsidR="00240B62">
        <w:fldChar w:fldCharType="end"/>
      </w:r>
      <w:r w:rsidR="00B21BA0">
        <w:fldChar w:fldCharType="separate"/>
      </w:r>
      <w:r w:rsidR="00240B62">
        <w:rPr>
          <w:noProof/>
        </w:rPr>
        <w:t>(</w:t>
      </w:r>
      <w:hyperlink w:anchor="_ENREF_24" w:tooltip="Corbau, 2000 #44" w:history="1">
        <w:r w:rsidR="00240B62">
          <w:rPr>
            <w:noProof/>
          </w:rPr>
          <w:t>24</w:t>
        </w:r>
      </w:hyperlink>
      <w:r w:rsidR="00240B62">
        <w:rPr>
          <w:noProof/>
        </w:rPr>
        <w:t>)</w:t>
      </w:r>
      <w:r w:rsidR="00B21BA0">
        <w:fldChar w:fldCharType="end"/>
      </w:r>
      <w:r w:rsidR="00B21BA0">
        <w:t xml:space="preserve">. </w:t>
      </w:r>
      <w:r w:rsidR="0067326E">
        <w:t>NS1 is involved in various essential pr</w:t>
      </w:r>
      <w:r w:rsidR="0067326E">
        <w:t>o</w:t>
      </w:r>
      <w:r w:rsidR="0067326E">
        <w:t>cesses during the PV life cycle</w:t>
      </w:r>
      <w:r w:rsidR="00B82036">
        <w:t xml:space="preserve"> </w:t>
      </w:r>
      <w:r w:rsidR="00B82036">
        <w:fldChar w:fldCharType="begin"/>
      </w:r>
      <w:r w:rsidR="00240B62">
        <w:instrText xml:space="preserve"> ADDIN EN.CITE &lt;EndNote&gt;&lt;Cite&gt;&lt;Author&gt;Vanacker&lt;/Author&gt;&lt;Year&gt;1995&lt;/Year&gt;&lt;RecNum&gt;30&lt;/RecNum&gt;&lt;DisplayText&gt;(25)&lt;/DisplayText&gt;&lt;record&gt;&lt;rec-number&gt;30&lt;/rec-number&gt;&lt;foreign-keys&gt;&lt;key app="EN" db-id="p9a95ada2x9dfketax5psfv72w29ssrpedff"&gt;30&lt;/key&gt;&lt;/foreign-keys&gt;&lt;ref-type name="Journal Article"&gt;17&lt;/ref-type&gt;&lt;contributors&gt;&lt;authors&gt;&lt;author&gt;Vanacker, J. M.&lt;/author&gt;&lt;author&gt;Rommelaere, J.&lt;/author&gt;&lt;/authors&gt;&lt;/contributors&gt;&lt;auth-address&gt;Vanacker, Jm&amp;#xD;Deutsch Krebsforschungszentrum,Tumor Virol Lab,Abt 0610,Inserm,U375,Neuenheimer Feld 242,D-69009 Heidelberg,Germany&amp;#xD;Deutsch Krebsforschungszentrum,Tumor Virol Lab,Abt 0610,Inserm,U375,Neuenheimer Feld 242,D-69009 Heidelberg,Germany&lt;/auth-address&gt;&lt;titles&gt;&lt;title&gt;Nonstructural Proteins of Autonomous Parvoviruses - from Cellular Effects to Molecular Mechanisms&lt;/title&gt;&lt;secondary-title&gt;Seminars in Virology&lt;/secondary-title&gt;&lt;alt-title&gt;Semin Virol&lt;/alt-title&gt;&lt;/titles&gt;&lt;periodical&gt;&lt;full-title&gt;Seminars in Virology&lt;/full-title&gt;&lt;abbr-1&gt;Semin Virol&lt;/abbr-1&gt;&lt;/periodical&gt;&lt;alt-periodical&gt;&lt;full-title&gt;Seminars in Virology&lt;/full-title&gt;&lt;abbr-1&gt;Semin Virol&lt;/abbr-1&gt;&lt;/alt-periodical&gt;&lt;pages&gt;291-297&lt;/pages&gt;&lt;volume&gt;6&lt;/volume&gt;&lt;number&gt;5&lt;/number&gt;&lt;keywords&gt;&lt;keyword&gt;autonomous parvoviruses&lt;/keyword&gt;&lt;keyword&gt;cytotoxicity&lt;/keyword&gt;&lt;keyword&gt;nonstructural proteins&lt;/keyword&gt;&lt;keyword&gt;oncolysis&lt;/keyword&gt;&lt;keyword&gt;transformed rat-cells&lt;/keyword&gt;&lt;keyword&gt;h-1 p38 promoter&lt;/keyword&gt;&lt;keyword&gt;minute virus&lt;/keyword&gt;&lt;keyword&gt;nonstructural protein&lt;/keyword&gt;&lt;keyword&gt;DNA-replication&lt;/keyword&gt;&lt;keyword&gt;adenoassociated virus&lt;/keyword&gt;&lt;keyword&gt;trans-activation&lt;/keyword&gt;&lt;keyword&gt;gene-product&lt;/keyword&gt;&lt;keyword&gt;ns-1 protein&lt;/keyword&gt;&lt;keyword&gt;mice&lt;/keyword&gt;&lt;/keywords&gt;&lt;dates&gt;&lt;year&gt;1995&lt;/year&gt;&lt;pub-dates&gt;&lt;date&gt;Oct&lt;/date&gt;&lt;/pub-dates&gt;&lt;/dates&gt;&lt;isbn&gt;1044-5773&lt;/isbn&gt;&lt;accession-num&gt;ISI:A1995TF65400004&lt;/accession-num&gt;&lt;urls&gt;&lt;related-urls&gt;&lt;url&gt;&amp;lt;Go to ISI&amp;gt;://A1995TF65400004&lt;/url&gt;&lt;/related-urls&gt;&lt;/urls&gt;&lt;electronic-resource-num&gt;DOI 10.1006/smvy.1995.0035&lt;/electronic-resource-num&gt;&lt;language&gt;English&lt;/language&gt;&lt;/record&gt;&lt;/Cite&gt;&lt;/EndNote&gt;</w:instrText>
      </w:r>
      <w:r w:rsidR="00B82036">
        <w:fldChar w:fldCharType="separate"/>
      </w:r>
      <w:r w:rsidR="00240B62">
        <w:rPr>
          <w:noProof/>
        </w:rPr>
        <w:t>(</w:t>
      </w:r>
      <w:hyperlink w:anchor="_ENREF_25" w:tooltip="Vanacker, 1995 #30" w:history="1">
        <w:r w:rsidR="00240B62">
          <w:rPr>
            <w:noProof/>
          </w:rPr>
          <w:t>25</w:t>
        </w:r>
      </w:hyperlink>
      <w:r w:rsidR="00240B62">
        <w:rPr>
          <w:noProof/>
        </w:rPr>
        <w:t>)</w:t>
      </w:r>
      <w:r w:rsidR="00B82036">
        <w:fldChar w:fldCharType="end"/>
      </w:r>
      <w:r w:rsidR="0067326E">
        <w:t xml:space="preserve">.  </w:t>
      </w:r>
    </w:p>
    <w:p w:rsidR="009F0508" w:rsidRDefault="00371ED6" w:rsidP="00C00BEE">
      <w:pPr>
        <w:spacing w:line="480" w:lineRule="auto"/>
        <w:ind w:firstLine="720"/>
        <w:jc w:val="both"/>
      </w:pPr>
      <w:r>
        <w:t>Besides having the possibility to passively egress the host cell by NS1-induced cellular lysis, the latest data of several research groups suggest an active, p</w:t>
      </w:r>
      <w:r w:rsidR="00EC515A">
        <w:t>re-lytic egress for MVM</w:t>
      </w:r>
      <w:r w:rsidR="00037058">
        <w:t xml:space="preserve"> </w:t>
      </w:r>
      <w:r w:rsidR="00037058">
        <w:fldChar w:fldCharType="begin">
          <w:fldData xml:space="preserve">PEVuZE5vdGU+PENpdGU+PEF1dGhvcj5CYXI8L0F1dGhvcj48WWVhcj4yMDEzPC9ZZWFyPjxSZWNO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</w:fldData>
        </w:fldChar>
      </w:r>
      <w:r w:rsidR="00240B62">
        <w:instrText xml:space="preserve"> ADDIN EN.CITE </w:instrText>
      </w:r>
      <w:r w:rsidR="00240B62">
        <w:fldChar w:fldCharType="begin">
          <w:fldData xml:space="preserve">PEVuZE5vdGU+PENpdGU+PEF1dGhvcj5CYXI8L0F1dGhvcj48WWVhcj4yMDEzPC9ZZWFyPjxSZWNO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</w:fldData>
        </w:fldChar>
      </w:r>
      <w:r w:rsidR="00240B62">
        <w:instrText xml:space="preserve"> ADDIN EN.CITE.DATA </w:instrText>
      </w:r>
      <w:r w:rsidR="00240B62">
        <w:fldChar w:fldCharType="end"/>
      </w:r>
      <w:r w:rsidR="00037058">
        <w:fldChar w:fldCharType="separate"/>
      </w:r>
      <w:r w:rsidR="00240B62">
        <w:rPr>
          <w:noProof/>
        </w:rPr>
        <w:t>(</w:t>
      </w:r>
      <w:hyperlink w:anchor="_ENREF_26" w:tooltip="Bar, 2013 #33" w:history="1">
        <w:r w:rsidR="00240B62">
          <w:rPr>
            <w:noProof/>
          </w:rPr>
          <w:t>26-28</w:t>
        </w:r>
      </w:hyperlink>
      <w:r w:rsidR="00240B62">
        <w:rPr>
          <w:noProof/>
        </w:rPr>
        <w:t>)</w:t>
      </w:r>
      <w:r w:rsidR="00037058">
        <w:fldChar w:fldCharType="end"/>
      </w:r>
      <w:r w:rsidR="00EC515A">
        <w:t xml:space="preserve">. </w:t>
      </w:r>
      <w:r w:rsidR="009B5DE1">
        <w:t>In o</w:t>
      </w:r>
      <w:r w:rsidR="009B5DE1">
        <w:t>r</w:t>
      </w:r>
      <w:r w:rsidR="009B5DE1">
        <w:t xml:space="preserve">der to actively egress the host cell, progeny particles </w:t>
      </w:r>
      <w:r w:rsidR="00EC515A">
        <w:t xml:space="preserve">of </w:t>
      </w:r>
      <w:proofErr w:type="spellStart"/>
      <w:r w:rsidR="00EC515A">
        <w:t>karyophilic</w:t>
      </w:r>
      <w:proofErr w:type="spellEnd"/>
      <w:r w:rsidR="00EC515A">
        <w:t xml:space="preserve"> viruses need to cross conside</w:t>
      </w:r>
      <w:r w:rsidR="00EC515A">
        <w:t>r</w:t>
      </w:r>
      <w:r w:rsidR="00EC515A">
        <w:t>able cellular barriers. Apart from the plasma membrane, the nuclear envelope constitutes a second barr</w:t>
      </w:r>
      <w:r w:rsidR="00EC515A">
        <w:t>i</w:t>
      </w:r>
      <w:r w:rsidR="00EC515A">
        <w:t xml:space="preserve">er to MVM. Although the mechanism for nuclear export and subsequent release of MVM </w:t>
      </w:r>
      <w:proofErr w:type="spellStart"/>
      <w:r w:rsidR="00EC515A">
        <w:t>virions</w:t>
      </w:r>
      <w:proofErr w:type="spellEnd"/>
      <w:r w:rsidR="00EC515A">
        <w:t xml:space="preserve"> r</w:t>
      </w:r>
      <w:r w:rsidR="00EC515A">
        <w:t>e</w:t>
      </w:r>
      <w:r w:rsidR="00EC515A">
        <w:t xml:space="preserve">mains elusive, several important </w:t>
      </w:r>
      <w:r w:rsidR="004E55D7">
        <w:t xml:space="preserve">viral and cellular </w:t>
      </w:r>
      <w:r w:rsidR="00100F6C">
        <w:t>effectors</w:t>
      </w:r>
      <w:r w:rsidR="00EC515A">
        <w:t xml:space="preserve"> involved in PV egress have been ident</w:t>
      </w:r>
      <w:r w:rsidR="00EC515A">
        <w:t>i</w:t>
      </w:r>
      <w:r w:rsidR="00EC515A">
        <w:t xml:space="preserve">fied and characterized. </w:t>
      </w:r>
      <w:r w:rsidR="00291134">
        <w:t xml:space="preserve">MVM is exported from the host’s nucleus by a Crm1 dependent mechanism. </w:t>
      </w:r>
      <w:r w:rsidR="00D40F31">
        <w:t xml:space="preserve">Stable interaction of </w:t>
      </w:r>
      <w:r w:rsidR="00291134">
        <w:t xml:space="preserve">NS2 </w:t>
      </w:r>
      <w:r w:rsidR="00D40F31">
        <w:t xml:space="preserve">with Crm1 </w:t>
      </w:r>
      <w:r w:rsidR="00291134">
        <w:t xml:space="preserve">was successfully demonstrated </w:t>
      </w:r>
      <w:r w:rsidR="00291134">
        <w:fldChar w:fldCharType="begin">
          <w:fldData xml:space="preserve">PEVuZE5vdGU+PENpdGU+PEF1dGhvcj5Cb2RlbmRvcmY8L0F1dGhvcj48WWVhcj4xOTk5PC9ZZWFy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</w:fldData>
        </w:fldChar>
      </w:r>
      <w:r w:rsidR="00240B62">
        <w:instrText xml:space="preserve"> ADDIN EN.CITE </w:instrText>
      </w:r>
      <w:r w:rsidR="00240B62">
        <w:fldChar w:fldCharType="begin">
          <w:fldData xml:space="preserve">PEVuZE5vdGU+PENpdGU+PEF1dGhvcj5Cb2RlbmRvcmY8L0F1dGhvcj48WWVhcj4xOTk5PC9ZZWFy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</w:fldData>
        </w:fldChar>
      </w:r>
      <w:r w:rsidR="00240B62">
        <w:instrText xml:space="preserve"> ADDIN EN.CITE.DATA </w:instrText>
      </w:r>
      <w:r w:rsidR="00240B62">
        <w:fldChar w:fldCharType="end"/>
      </w:r>
      <w:r w:rsidR="00291134">
        <w:fldChar w:fldCharType="separate"/>
      </w:r>
      <w:r w:rsidR="00240B62">
        <w:rPr>
          <w:noProof/>
        </w:rPr>
        <w:t>(</w:t>
      </w:r>
      <w:hyperlink w:anchor="_ENREF_29" w:tooltip="Bodendorf, 1999 #31" w:history="1">
        <w:r w:rsidR="00240B62">
          <w:rPr>
            <w:noProof/>
          </w:rPr>
          <w:t>29</w:t>
        </w:r>
      </w:hyperlink>
      <w:r w:rsidR="00240B62">
        <w:rPr>
          <w:noProof/>
        </w:rPr>
        <w:t xml:space="preserve">, </w:t>
      </w:r>
      <w:hyperlink w:anchor="_ENREF_30" w:tooltip="Ohshima, 1999 #32" w:history="1">
        <w:r w:rsidR="00240B62">
          <w:rPr>
            <w:noProof/>
          </w:rPr>
          <w:t>30</w:t>
        </w:r>
      </w:hyperlink>
      <w:r w:rsidR="00240B62">
        <w:rPr>
          <w:noProof/>
        </w:rPr>
        <w:t>)</w:t>
      </w:r>
      <w:r w:rsidR="00291134">
        <w:fldChar w:fldCharType="end"/>
      </w:r>
      <w:r w:rsidR="00291134">
        <w:t xml:space="preserve">. </w:t>
      </w:r>
      <w:r w:rsidR="001063CC">
        <w:t>Classical nuclear export signals (NES) exhibit low affinity for Crm1 to prevent from the formation of the Crm1/cargo complex in the cy</w:t>
      </w:r>
      <w:r w:rsidR="0055678E">
        <w:t xml:space="preserve">toplasm where </w:t>
      </w:r>
      <w:proofErr w:type="spellStart"/>
      <w:r w:rsidR="0055678E">
        <w:t>RanGTP</w:t>
      </w:r>
      <w:proofErr w:type="spellEnd"/>
      <w:r w:rsidR="0055678E">
        <w:t xml:space="preserve"> is absent </w:t>
      </w:r>
      <w:r w:rsidR="0055678E">
        <w:fldChar w:fldCharType="begin"/>
      </w:r>
      <w:r w:rsidR="00240B62">
        <w:instrText xml:space="preserve"> ADDIN EN.CITE &lt;EndNote&gt;&lt;Cite&gt;&lt;Author&gt;Nachury&lt;/Author&gt;&lt;Year&gt;1999&lt;/Year&gt;&lt;RecNum&gt;36&lt;/RecNum&gt;&lt;DisplayText&gt;(31)&lt;/DisplayText&gt;&lt;record&gt;&lt;rec-number&gt;36&lt;/rec-number&gt;&lt;foreign-keys&gt;&lt;key app="EN" db-id="p9a95ada2x9dfketax5psfv72w29ssrpedff"&gt;36&lt;/key&gt;&lt;/foreign-keys&gt;&lt;ref-type name="Journal Article"&gt;17&lt;/ref-type&gt;&lt;contributors&gt;&lt;authors&gt;&lt;author&gt;Nachury, M. V.&lt;/author&gt;&lt;author&gt;Weis, K.&lt;/author&gt;&lt;/authors&gt;&lt;/contributors&gt;&lt;auth-address&gt;Weis, K&amp;#xD;Univ Calif Berkeley, Dept Mol &amp;amp; Cell Biol, Berkeley, CA 94729 USA&amp;#xD;Univ Calif Berkeley, Dept Mol &amp;amp; Cell Biol, Berkeley, CA 94729 USA&amp;#xD;Univ Calif Berkeley, Dept Mol &amp;amp; Cell Biol, Berkeley, CA 94729 USA&lt;/auth-address&gt;&lt;titles&gt;&lt;title&gt;The direction of transport through the nuclear pore can be inverted&lt;/title&gt;&lt;secondary-title&gt;Proc Natl Acad Sci U S A&lt;/secondary-title&gt;&lt;alt-title&gt;P Natl Acad Sci USA&lt;/alt-title&gt;&lt;/titles&gt;&lt;periodical&gt;&lt;full-title&gt;Proc Natl Acad Sci U S A&lt;/full-title&gt;&lt;abbr-1&gt;Proceedings of the National Academy of Sciences of the United States of America&lt;/abbr-1&gt;&lt;/periodical&gt;&lt;pages&gt;9622-9627&lt;/pages&gt;&lt;volume&gt;96&lt;/volume&gt;&lt;number&gt;17&lt;/number&gt;&lt;keywords&gt;&lt;keyword&gt;protein import&lt;/keyword&gt;&lt;keyword&gt;nucleocytoplasmic transport&lt;/keyword&gt;&lt;keyword&gt;export receptor&lt;/keyword&gt;&lt;keyword&gt;ran&lt;/keyword&gt;&lt;keyword&gt;signal&lt;/keyword&gt;&lt;keyword&gt;binding&lt;/keyword&gt;&lt;keyword&gt;complex&lt;/keyword&gt;&lt;keyword&gt;crm1&lt;/keyword&gt;&lt;keyword&gt;beta&lt;/keyword&gt;&lt;keyword&gt;identification&lt;/keyword&gt;&lt;/keywords&gt;&lt;dates&gt;&lt;year&gt;1999&lt;/year&gt;&lt;pub-dates&gt;&lt;date&gt;Aug 17&lt;/date&gt;&lt;/pub-dates&gt;&lt;/dates&gt;&lt;isbn&gt;0027-8424&lt;/isbn&gt;&lt;accession-num&gt;ISI:000082098500034&lt;/accession-num&gt;&lt;urls&gt;&lt;related-urls&gt;&lt;url&gt;&amp;lt;Go to ISI&amp;gt;://000082098500034&lt;/url&gt;&lt;/related-urls&gt;&lt;/urls&gt;&lt;electronic-resource-num&gt;DOI 10.1073/pnas.96.17.9622&lt;/electronic-resource-num&gt;&lt;language&gt;English&lt;/language&gt;&lt;/record&gt;&lt;/Cite&gt;&lt;/EndNote&gt;</w:instrText>
      </w:r>
      <w:r w:rsidR="0055678E">
        <w:fldChar w:fldCharType="separate"/>
      </w:r>
      <w:r w:rsidR="00240B62">
        <w:rPr>
          <w:noProof/>
        </w:rPr>
        <w:t>(</w:t>
      </w:r>
      <w:hyperlink w:anchor="_ENREF_31" w:tooltip="Nachury, 1999 #36" w:history="1">
        <w:r w:rsidR="00240B62">
          <w:rPr>
            <w:noProof/>
          </w:rPr>
          <w:t>31</w:t>
        </w:r>
      </w:hyperlink>
      <w:r w:rsidR="00240B62">
        <w:rPr>
          <w:noProof/>
        </w:rPr>
        <w:t>)</w:t>
      </w:r>
      <w:r w:rsidR="0055678E">
        <w:fldChar w:fldCharType="end"/>
      </w:r>
      <w:r w:rsidR="001063CC">
        <w:t xml:space="preserve">. Surprisingly, the NES of NS2 belongs to the </w:t>
      </w:r>
      <w:proofErr w:type="spellStart"/>
      <w:r w:rsidR="001063CC">
        <w:t>supraphy</w:t>
      </w:r>
      <w:r w:rsidR="001063CC">
        <w:t>s</w:t>
      </w:r>
      <w:r w:rsidR="001063CC">
        <w:t>iological</w:t>
      </w:r>
      <w:proofErr w:type="spellEnd"/>
      <w:r w:rsidR="001063CC">
        <w:t xml:space="preserve"> NES which tightly bind to Crm1 regardless</w:t>
      </w:r>
      <w:r w:rsidR="000B0CD6">
        <w:t xml:space="preserve"> of</w:t>
      </w:r>
      <w:r w:rsidR="001063CC">
        <w:t xml:space="preserve"> the presence of </w:t>
      </w:r>
      <w:proofErr w:type="spellStart"/>
      <w:r w:rsidR="001063CC">
        <w:t>RanGTP</w:t>
      </w:r>
      <w:proofErr w:type="spellEnd"/>
      <w:r w:rsidR="001063CC">
        <w:t>.</w:t>
      </w:r>
      <w:r w:rsidR="000B0CD6">
        <w:t xml:space="preserve"> Therefore, NS2 co</w:t>
      </w:r>
      <w:r w:rsidR="000B0CD6">
        <w:t>m</w:t>
      </w:r>
      <w:r w:rsidR="000B0CD6">
        <w:lastRenderedPageBreak/>
        <w:t>petitively inhibits Crm1 function by sequestering endogenous nuclear export receptors</w:t>
      </w:r>
      <w:r w:rsidR="0055678E">
        <w:t xml:space="preserve"> </w:t>
      </w:r>
      <w:r w:rsidR="0055678E">
        <w:fldChar w:fldCharType="begin">
          <w:fldData xml:space="preserve">PEVuZE5vdGU+PENpdGU+PEF1dGhvcj5FbmdlbHNtYTwvQXV0aG9yPjxZZWFyPjIwMDg8L1llYXI+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</w:fldData>
        </w:fldChar>
      </w:r>
      <w:r w:rsidR="00240B62">
        <w:instrText xml:space="preserve"> ADDIN EN.CITE </w:instrText>
      </w:r>
      <w:r w:rsidR="00240B62">
        <w:fldChar w:fldCharType="begin">
          <w:fldData xml:space="preserve">PEVuZE5vdGU+PENpdGU+PEF1dGhvcj5FbmdlbHNtYTwvQXV0aG9yPjxZZWFyPjIwMDg8L1llYXI+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</w:fldData>
        </w:fldChar>
      </w:r>
      <w:r w:rsidR="00240B62">
        <w:instrText xml:space="preserve"> ADDIN EN.CITE.DATA </w:instrText>
      </w:r>
      <w:r w:rsidR="00240B62">
        <w:fldChar w:fldCharType="end"/>
      </w:r>
      <w:r w:rsidR="0055678E">
        <w:fldChar w:fldCharType="separate"/>
      </w:r>
      <w:r w:rsidR="00240B62">
        <w:rPr>
          <w:noProof/>
        </w:rPr>
        <w:t>(</w:t>
      </w:r>
      <w:hyperlink w:anchor="_ENREF_32" w:tooltip="Engelsma, 2008 #37" w:history="1">
        <w:r w:rsidR="00240B62">
          <w:rPr>
            <w:noProof/>
          </w:rPr>
          <w:t>32</w:t>
        </w:r>
      </w:hyperlink>
      <w:r w:rsidR="00240B62">
        <w:rPr>
          <w:noProof/>
        </w:rPr>
        <w:t>)</w:t>
      </w:r>
      <w:r w:rsidR="0055678E">
        <w:fldChar w:fldCharType="end"/>
      </w:r>
      <w:r w:rsidR="000B0CD6">
        <w:t xml:space="preserve">. </w:t>
      </w:r>
      <w:r w:rsidR="0075777F">
        <w:t xml:space="preserve">MVM mutant genomic clones generating NS2 proteins </w:t>
      </w:r>
      <w:r w:rsidR="00D40F31">
        <w:t xml:space="preserve">harbouring </w:t>
      </w:r>
      <w:r w:rsidR="00934E55">
        <w:t>either regular NES,</w:t>
      </w:r>
      <w:r w:rsidR="0075777F">
        <w:t xml:space="preserve"> or substitutions which abrogated Crm1 interaction </w:t>
      </w:r>
      <w:r w:rsidR="00C90702">
        <w:t>were</w:t>
      </w:r>
      <w:r w:rsidR="0075777F">
        <w:t xml:space="preserve"> shown to be compromised in viral nuclear export and pr</w:t>
      </w:r>
      <w:r w:rsidR="0075777F">
        <w:t>o</w:t>
      </w:r>
      <w:r w:rsidR="0075777F">
        <w:t>ductive in</w:t>
      </w:r>
      <w:r w:rsidR="00C90702">
        <w:t xml:space="preserve">fection. </w:t>
      </w:r>
      <w:r w:rsidR="00F7625B" w:rsidRPr="00F7625B">
        <w:t xml:space="preserve">NS2 was demonstrated to have a critical role in MVM replication depending on the </w:t>
      </w:r>
      <w:r w:rsidR="00F7625B">
        <w:t xml:space="preserve">infected </w:t>
      </w:r>
      <w:r w:rsidR="00F7625B" w:rsidRPr="00F7625B">
        <w:t>cell type.</w:t>
      </w:r>
      <w:r w:rsidR="00F7625B">
        <w:t xml:space="preserve"> Following infection or transfection of restrictive murine cells with NS2-null m</w:t>
      </w:r>
      <w:r w:rsidR="00F7625B">
        <w:t>u</w:t>
      </w:r>
      <w:r w:rsidR="00F7625B">
        <w:t xml:space="preserve">tants, little amount of mutant dsDNA replicative from (RF), and no detectable accumulation of </w:t>
      </w:r>
      <w:r w:rsidR="00D83FB1">
        <w:t>pro</w:t>
      </w:r>
      <w:r w:rsidR="00D83FB1">
        <w:t>g</w:t>
      </w:r>
      <w:r w:rsidR="00D83FB1">
        <w:t xml:space="preserve">eny unit-length </w:t>
      </w:r>
      <w:proofErr w:type="spellStart"/>
      <w:r w:rsidR="00F7625B">
        <w:t>ssDNA</w:t>
      </w:r>
      <w:proofErr w:type="spellEnd"/>
      <w:r w:rsidR="00F7625B">
        <w:t xml:space="preserve"> genomes was detectable. </w:t>
      </w:r>
      <w:r w:rsidR="00FF2A38">
        <w:t>However, the restricted replication of MVM g</w:t>
      </w:r>
      <w:r w:rsidR="00FF2A38">
        <w:t>e</w:t>
      </w:r>
      <w:r w:rsidR="00FF2A38">
        <w:t>nomes</w:t>
      </w:r>
      <w:r w:rsidR="00D83FB1">
        <w:t xml:space="preserve"> was </w:t>
      </w:r>
      <w:r w:rsidR="00FF2A38">
        <w:t>less evident</w:t>
      </w:r>
      <w:r w:rsidR="00FF2A38" w:rsidRPr="00FF2A38">
        <w:t xml:space="preserve"> </w:t>
      </w:r>
      <w:r w:rsidR="00FF2A38">
        <w:t>in permissive human cells</w:t>
      </w:r>
      <w:r w:rsidR="00AC6D99">
        <w:t xml:space="preserve"> </w:t>
      </w:r>
      <w:r w:rsidR="00AC6D99">
        <w:fldChar w:fldCharType="begin"/>
      </w:r>
      <w:r w:rsidR="00240B62">
        <w:instrText xml:space="preserve"> ADDIN EN.CITE &lt;EndNote&gt;&lt;Cite&gt;&lt;Author&gt;Naeger&lt;/Author&gt;&lt;Year&gt;1990&lt;/Year&gt;&lt;RecNum&gt;38&lt;/RecNum&gt;&lt;DisplayText&gt;(33)&lt;/DisplayText&gt;&lt;record&gt;&lt;rec-number&gt;38&lt;/rec-number&gt;&lt;foreign-keys&gt;&lt;key app="EN" db-id="p9a95ada2x9dfketax5psfv72w29ssrpedff"&gt;38&lt;/key&gt;&lt;/foreign-keys&gt;&lt;ref-type name="Journal Article"&gt;17&lt;/ref-type&gt;&lt;contributors&gt;&lt;authors&gt;&lt;author&gt;Naeger, L. K.&lt;/author&gt;&lt;author&gt;Cater, J.&lt;/author&gt;&lt;author&gt;Pintel, D. J.&lt;/author&gt;&lt;/authors&gt;&lt;/contributors&gt;&lt;auth-address&gt;Univ Missouri,Sch Med,Dept Molec Microbiol &amp;amp; Immunol,Columbia,Mo 65212&lt;/auth-address&gt;&lt;titles&gt;&lt;title&gt;The Small Nonstructural Protein (Ns2) of the Parvovirus Minute Virus of Mice Is Required for Efficient DNA-Replication and Infectious Virus Production in a Cell-Type-Specific Manner&lt;/title&gt;&lt;secondary-title&gt;J Virol&lt;/secondary-title&gt;&lt;alt-title&gt;J Virol&lt;/alt-title&gt;&lt;/titles&gt;&lt;periodical&gt;&lt;full-title&gt;J Virol&lt;/full-title&gt;&lt;abbr-1&gt;Journal of virology&lt;/abbr-1&gt;&lt;/periodical&gt;&lt;alt-periodical&gt;&lt;full-title&gt;J Virol&lt;/full-title&gt;&lt;abbr-1&gt;Journal of virology&lt;/abbr-1&gt;&lt;/alt-periodical&gt;&lt;pages&gt;6166-6175&lt;/pages&gt;&lt;volume&gt;64&lt;/volume&gt;&lt;number&gt;12&lt;/number&gt;&lt;dates&gt;&lt;year&gt;1990&lt;/year&gt;&lt;pub-dates&gt;&lt;date&gt;Dec&lt;/date&gt;&lt;/pub-dates&gt;&lt;/dates&gt;&lt;isbn&gt;0022-538X&lt;/isbn&gt;&lt;accession-num&gt;ISI:A1990EJ20200052&lt;/accession-num&gt;&lt;urls&gt;&lt;related-urls&gt;&lt;url&gt;&amp;lt;Go to ISI&amp;gt;://A1990EJ20200052&lt;/url&gt;&lt;/related-urls&gt;&lt;/urls&gt;&lt;language&gt;English&lt;/language&gt;&lt;/record&gt;&lt;/Cite&gt;&lt;/EndNote&gt;</w:instrText>
      </w:r>
      <w:r w:rsidR="00AC6D99">
        <w:fldChar w:fldCharType="separate"/>
      </w:r>
      <w:r w:rsidR="00240B62">
        <w:rPr>
          <w:noProof/>
        </w:rPr>
        <w:t>(</w:t>
      </w:r>
      <w:hyperlink w:anchor="_ENREF_33" w:tooltip="Naeger, 1990 #38" w:history="1">
        <w:r w:rsidR="00240B62">
          <w:rPr>
            <w:noProof/>
          </w:rPr>
          <w:t>33</w:t>
        </w:r>
      </w:hyperlink>
      <w:r w:rsidR="00240B62">
        <w:rPr>
          <w:noProof/>
        </w:rPr>
        <w:t>)</w:t>
      </w:r>
      <w:r w:rsidR="00AC6D99">
        <w:fldChar w:fldCharType="end"/>
      </w:r>
      <w:r w:rsidR="00FF2A38">
        <w:t xml:space="preserve">. </w:t>
      </w:r>
      <w:r w:rsidR="0042788D">
        <w:t>Contrarily, NS2-Crm1</w:t>
      </w:r>
      <w:r w:rsidR="0042788D" w:rsidRPr="00FC0352">
        <w:rPr>
          <w:vertAlign w:val="superscript"/>
        </w:rPr>
        <w:t>-</w:t>
      </w:r>
      <w:r w:rsidR="0042788D">
        <w:t xml:space="preserve"> mutants produced dsDNA </w:t>
      </w:r>
      <w:proofErr w:type="spellStart"/>
      <w:r w:rsidR="0042788D">
        <w:t>dRF</w:t>
      </w:r>
      <w:proofErr w:type="spellEnd"/>
      <w:r w:rsidR="0042788D">
        <w:t xml:space="preserve"> and </w:t>
      </w:r>
      <w:proofErr w:type="spellStart"/>
      <w:r w:rsidR="0042788D">
        <w:t>mRF</w:t>
      </w:r>
      <w:proofErr w:type="spellEnd"/>
      <w:r w:rsidR="0042788D">
        <w:t xml:space="preserve"> levels comparable to those of the wild type at both early and late times post-transfection. Interestingly, the amount of accumulated viral progeny </w:t>
      </w:r>
      <w:proofErr w:type="spellStart"/>
      <w:r w:rsidR="0042788D">
        <w:t>ssDNA</w:t>
      </w:r>
      <w:proofErr w:type="spellEnd"/>
      <w:r w:rsidR="0042788D">
        <w:t xml:space="preserve"> drastically decreased in restrictive murine cells at proceeding times post-transfection. This observation suggests that the i</w:t>
      </w:r>
      <w:r w:rsidR="0042788D">
        <w:t>n</w:t>
      </w:r>
      <w:r w:rsidR="0042788D">
        <w:t>teraction of NS2 with Crm1 is dispensable for MVM dsDNA replication</w:t>
      </w:r>
      <w:r w:rsidR="00D40F31">
        <w:t>. However, it is</w:t>
      </w:r>
      <w:r w:rsidR="00D8093B">
        <w:t xml:space="preserve"> strictly</w:t>
      </w:r>
      <w:r w:rsidR="00D40F31">
        <w:t xml:space="preserve"> required for the production of progeny </w:t>
      </w:r>
      <w:proofErr w:type="spellStart"/>
      <w:r w:rsidR="00D40F31">
        <w:t>ssDNA</w:t>
      </w:r>
      <w:proofErr w:type="spellEnd"/>
      <w:r w:rsidR="009F0508">
        <w:t>,</w:t>
      </w:r>
      <w:r w:rsidR="00D40F31">
        <w:t xml:space="preserve"> particularly in restrictive murine cells</w:t>
      </w:r>
      <w:r w:rsidR="00AC6D99">
        <w:t xml:space="preserve"> </w:t>
      </w:r>
      <w:r w:rsidR="00AC6D99">
        <w:fldChar w:fldCharType="begin"/>
      </w:r>
      <w:r w:rsidR="00240B62">
        <w:instrText xml:space="preserve"> ADDIN EN.CITE &lt;EndNote&gt;&lt;Cite&gt;&lt;Author&gt;Miller&lt;/Author&gt;&lt;Year&gt;2002&lt;/Year&gt;&lt;RecNum&gt;39&lt;/RecNum&gt;&lt;DisplayText&gt;(34)&lt;/DisplayText&gt;&lt;record&gt;&lt;rec-number&gt;39&lt;/rec-number&gt;&lt;foreign-keys&gt;&lt;key app="EN" db-id="p9a95ada2x9dfketax5psfv72w29ssrpedff"&gt;39&lt;/key&gt;&lt;/foreign-keys&gt;&lt;ref-type name="Journal Article"&gt;17&lt;/ref-type&gt;&lt;contributors&gt;&lt;authors&gt;&lt;author&gt;Miller, C. L.&lt;/author&gt;&lt;author&gt;Pintel, D. J.&lt;/author&gt;&lt;/authors&gt;&lt;/contributors&gt;&lt;auth-address&gt;Pintel, DJ&amp;#xD;Univ Missouri, Sch Med, M616 Med Sci Bldg, Columbia, MO 65212 USA&amp;#xD;Univ Missouri, Sch Med, M616 Med Sci Bldg, Columbia, MO 65212 USA&amp;#xD;Univ Missouri, Sch Med, Columbia, MO 65212 USA&lt;/auth-address&gt;&lt;titles&gt;&lt;title&gt;Interaction between parvovirus NS2 protein and nuclear export factor Crm1 is important for viral egress from the nucleus of murine cells&lt;/title&gt;&lt;secondary-title&gt;J Virol&lt;/secondary-title&gt;&lt;alt-title&gt;J Virol&lt;/alt-title&gt;&lt;/titles&gt;&lt;periodical&gt;&lt;full-title&gt;J Virol&lt;/full-title&gt;&lt;abbr-1&gt;Journal of virology&lt;/abbr-1&gt;&lt;/periodical&gt;&lt;alt-periodical&gt;&lt;full-title&gt;J Virol&lt;/full-title&gt;&lt;abbr-1&gt;Journal of virology&lt;/abbr-1&gt;&lt;/alt-periodical&gt;&lt;pages&gt;3257-3266&lt;/pages&gt;&lt;volume&gt;76&lt;/volume&gt;&lt;number&gt;7&lt;/number&gt;&lt;keywords&gt;&lt;keyword&gt;minute virus&lt;/keyword&gt;&lt;keyword&gt;DNA-replication&lt;/keyword&gt;&lt;keyword&gt;mice&lt;/keyword&gt;&lt;keyword&gt;mvm&lt;/keyword&gt;&lt;keyword&gt;sequence&lt;/keyword&gt;&lt;/keywords&gt;&lt;dates&gt;&lt;year&gt;2002&lt;/year&gt;&lt;pub-dates&gt;&lt;date&gt;Apr&lt;/date&gt;&lt;/pub-dates&gt;&lt;/dates&gt;&lt;isbn&gt;0022-538X&lt;/isbn&gt;&lt;accession-num&gt;ISI:000174330500018&lt;/accession-num&gt;&lt;urls&gt;&lt;related-urls&gt;&lt;url&gt;&amp;lt;Go to ISI&amp;gt;://000174330500018&lt;/url&gt;&lt;/related-urls&gt;&lt;/urls&gt;&lt;electronic-resource-num&gt;Doi 10.1128/Jvi.76.7.3257-3266.2002&lt;/electronic-resource-num&gt;&lt;language&gt;English&lt;/language&gt;&lt;/record&gt;&lt;/Cite&gt;&lt;/EndNote&gt;</w:instrText>
      </w:r>
      <w:r w:rsidR="00AC6D99">
        <w:fldChar w:fldCharType="separate"/>
      </w:r>
      <w:r w:rsidR="00240B62">
        <w:rPr>
          <w:noProof/>
        </w:rPr>
        <w:t>(</w:t>
      </w:r>
      <w:hyperlink w:anchor="_ENREF_34" w:tooltip="Miller, 2002 #39" w:history="1">
        <w:r w:rsidR="00240B62">
          <w:rPr>
            <w:noProof/>
          </w:rPr>
          <w:t>34</w:t>
        </w:r>
      </w:hyperlink>
      <w:r w:rsidR="00240B62">
        <w:rPr>
          <w:noProof/>
        </w:rPr>
        <w:t>)</w:t>
      </w:r>
      <w:r w:rsidR="00AC6D99">
        <w:fldChar w:fldCharType="end"/>
      </w:r>
      <w:r w:rsidR="00D40F31">
        <w:t xml:space="preserve">. </w:t>
      </w:r>
      <w:r w:rsidR="006C5831">
        <w:t xml:space="preserve"> </w:t>
      </w:r>
      <w:r w:rsidR="00FC0352">
        <w:t>As expected, NS2-Crm1</w:t>
      </w:r>
      <w:r w:rsidR="00FC0352" w:rsidRPr="00FC0352">
        <w:rPr>
          <w:vertAlign w:val="superscript"/>
        </w:rPr>
        <w:t>-</w:t>
      </w:r>
      <w:r w:rsidR="00FC0352">
        <w:t xml:space="preserve"> mutants showed</w:t>
      </w:r>
      <w:r w:rsidR="009F0508">
        <w:t xml:space="preserve"> nuclear accumulation of</w:t>
      </w:r>
      <w:r w:rsidR="00FC0352">
        <w:t xml:space="preserve"> export deficient NS2 </w:t>
      </w:r>
      <w:r w:rsidR="009F0508">
        <w:t>in tr</w:t>
      </w:r>
      <w:r w:rsidR="00FC0352">
        <w:t>ansfected cells. Surprisin</w:t>
      </w:r>
      <w:r w:rsidR="00FC0352">
        <w:t>g</w:t>
      </w:r>
      <w:r w:rsidR="00FC0352">
        <w:t xml:space="preserve">ly, the </w:t>
      </w:r>
      <w:r w:rsidR="009F0508">
        <w:t xml:space="preserve">nuclear </w:t>
      </w:r>
      <w:r w:rsidR="00FC0352">
        <w:t>retention of mutant NS2 proteins came along with a substantial accumulation of pro</w:t>
      </w:r>
      <w:r w:rsidR="00FC0352">
        <w:t>g</w:t>
      </w:r>
      <w:r w:rsidR="00FC0352">
        <w:t xml:space="preserve">eny </w:t>
      </w:r>
      <w:proofErr w:type="spellStart"/>
      <w:r w:rsidR="00FC0352">
        <w:t>virions</w:t>
      </w:r>
      <w:proofErr w:type="spellEnd"/>
      <w:r w:rsidR="00FC0352">
        <w:t xml:space="preserve"> in the nucleus</w:t>
      </w:r>
      <w:r w:rsidR="009F0508">
        <w:t xml:space="preserve"> of infected cells, suggesting a NS2-dependent export of progeny </w:t>
      </w:r>
      <w:proofErr w:type="spellStart"/>
      <w:r w:rsidR="009F0508">
        <w:t>virions</w:t>
      </w:r>
      <w:proofErr w:type="spellEnd"/>
      <w:r w:rsidR="00FC0352">
        <w:t>.</w:t>
      </w:r>
      <w:r w:rsidR="00E77A4A">
        <w:t xml:space="preserve"> </w:t>
      </w:r>
      <w:r w:rsidR="00531536">
        <w:t xml:space="preserve">Additionally, an </w:t>
      </w:r>
      <w:r w:rsidR="002B28D9">
        <w:t xml:space="preserve">indirect </w:t>
      </w:r>
      <w:r w:rsidR="00531536">
        <w:t xml:space="preserve">involvement of NS2 in viral </w:t>
      </w:r>
      <w:r w:rsidR="00C00BEE">
        <w:t>egress was demonstrated using</w:t>
      </w:r>
      <w:r w:rsidR="00531536">
        <w:t xml:space="preserve"> the closely rela</w:t>
      </w:r>
      <w:r w:rsidR="00531536">
        <w:t>t</w:t>
      </w:r>
      <w:r w:rsidR="00531536">
        <w:t>ed H1-PV. A</w:t>
      </w:r>
      <w:r w:rsidR="002B28D9">
        <w:t>n in-frame deletion of 38 amino acid</w:t>
      </w:r>
      <w:r w:rsidR="00C00BEE">
        <w:t>s</w:t>
      </w:r>
      <w:r w:rsidR="00531536">
        <w:t xml:space="preserve"> within the common coding sequence of NS1 and NS2</w:t>
      </w:r>
      <w:r w:rsidR="002B28D9">
        <w:t xml:space="preserve"> was demonstrated to beneficially influence virus infectivity </w:t>
      </w:r>
      <w:r w:rsidR="002B28D9" w:rsidRPr="002B28D9">
        <w:rPr>
          <w:i/>
        </w:rPr>
        <w:t>in vitro</w:t>
      </w:r>
      <w:r w:rsidR="002B28D9">
        <w:t xml:space="preserve">, indicated by a lower particle-to-infectivity (P/I) ratio. </w:t>
      </w:r>
      <w:r w:rsidR="00C00BEE">
        <w:t xml:space="preserve">The increase in infectivity, which resulted from an accelerated egress of the mutant progeny </w:t>
      </w:r>
      <w:proofErr w:type="spellStart"/>
      <w:r w:rsidR="00C00BEE">
        <w:t>virions</w:t>
      </w:r>
      <w:proofErr w:type="spellEnd"/>
      <w:r w:rsidR="00C00BEE">
        <w:t xml:space="preserve">, positively affected </w:t>
      </w:r>
      <w:proofErr w:type="spellStart"/>
      <w:r w:rsidR="00C00BEE">
        <w:t>tumor</w:t>
      </w:r>
      <w:proofErr w:type="spellEnd"/>
      <w:r w:rsidR="00C00BEE">
        <w:t xml:space="preserve"> growth suppression </w:t>
      </w:r>
      <w:r w:rsidR="00C00BEE" w:rsidRPr="00C00BEE">
        <w:rPr>
          <w:i/>
        </w:rPr>
        <w:t>in vivo</w:t>
      </w:r>
      <w:r w:rsidR="00C00BEE">
        <w:t xml:space="preserve"> </w:t>
      </w:r>
      <w:r w:rsidR="002B28D9">
        <w:fldChar w:fldCharType="begin">
          <w:fldData xml:space="preserve">PEVuZE5vdGU+PENpdGU+PEF1dGhvcj5XZWlzczwvQXV0aG9yPjxZZWFyPjIwMTI8L1llYXI+PFJl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</w:fldData>
        </w:fldChar>
      </w:r>
      <w:r w:rsidR="00240B62">
        <w:instrText xml:space="preserve"> ADDIN EN.CITE </w:instrText>
      </w:r>
      <w:r w:rsidR="00240B62">
        <w:fldChar w:fldCharType="begin">
          <w:fldData xml:space="preserve">PEVuZE5vdGU+PENpdGU+PEF1dGhvcj5XZWlzczwvQXV0aG9yPjxZZWFyPjIwMTI8L1llYXI+PFJl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</w:fldData>
        </w:fldChar>
      </w:r>
      <w:r w:rsidR="00240B62">
        <w:instrText xml:space="preserve"> ADDIN EN.CITE.DATA </w:instrText>
      </w:r>
      <w:r w:rsidR="00240B62">
        <w:fldChar w:fldCharType="end"/>
      </w:r>
      <w:r w:rsidR="002B28D9">
        <w:fldChar w:fldCharType="separate"/>
      </w:r>
      <w:r w:rsidR="00240B62">
        <w:rPr>
          <w:noProof/>
        </w:rPr>
        <w:t>(</w:t>
      </w:r>
      <w:hyperlink w:anchor="_ENREF_35" w:tooltip="Weiss, 2012 #43" w:history="1">
        <w:r w:rsidR="00240B62">
          <w:rPr>
            <w:noProof/>
          </w:rPr>
          <w:t>35</w:t>
        </w:r>
      </w:hyperlink>
      <w:r w:rsidR="00240B62">
        <w:rPr>
          <w:noProof/>
        </w:rPr>
        <w:t>)</w:t>
      </w:r>
      <w:r w:rsidR="002B28D9">
        <w:fldChar w:fldCharType="end"/>
      </w:r>
      <w:r w:rsidR="00C00BEE">
        <w:t xml:space="preserve">. </w:t>
      </w:r>
      <w:r w:rsidR="00E77A4A">
        <w:t>However, a</w:t>
      </w:r>
      <w:r w:rsidR="00E77A4A">
        <w:t>p</w:t>
      </w:r>
      <w:r w:rsidR="00E77A4A">
        <w:t xml:space="preserve">proaches to demonstrate a direct interaction between NS2 and the viral capsid and/or individual structural proteins </w:t>
      </w:r>
      <w:r w:rsidR="00E77A4A" w:rsidRPr="00E77A4A">
        <w:rPr>
          <w:i/>
        </w:rPr>
        <w:t>in vitro</w:t>
      </w:r>
      <w:r w:rsidR="00E77A4A">
        <w:t xml:space="preserve"> </w:t>
      </w:r>
      <w:r w:rsidR="00C00BEE">
        <w:t>have not yet been</w:t>
      </w:r>
      <w:r w:rsidR="00E77A4A">
        <w:t xml:space="preserve"> successful. </w:t>
      </w:r>
      <w:r w:rsidR="009F0508">
        <w:t xml:space="preserve"> </w:t>
      </w:r>
    </w:p>
    <w:p w:rsidR="00D91B6F" w:rsidRDefault="00D91B6F" w:rsidP="006C5831">
      <w:pPr>
        <w:spacing w:line="480" w:lineRule="auto"/>
        <w:ind w:firstLine="720"/>
        <w:jc w:val="both"/>
      </w:pPr>
    </w:p>
    <w:p w:rsidR="00D91B6F" w:rsidRDefault="00D91B6F" w:rsidP="006C5831">
      <w:pPr>
        <w:spacing w:line="480" w:lineRule="auto"/>
        <w:ind w:firstLine="720"/>
        <w:jc w:val="both"/>
      </w:pPr>
    </w:p>
    <w:p w:rsidR="00A518EA" w:rsidRDefault="001B21F7" w:rsidP="002272FC">
      <w:pPr>
        <w:spacing w:line="480" w:lineRule="auto"/>
        <w:ind w:firstLine="720"/>
        <w:jc w:val="both"/>
      </w:pPr>
      <w:r>
        <w:lastRenderedPageBreak/>
        <w:t>The differences in nuclear export observed during productive MVM infection in either pe</w:t>
      </w:r>
      <w:r>
        <w:t>r</w:t>
      </w:r>
      <w:r>
        <w:t>missive human cells or restrictive murine cells may result from the cell-type-specific use of altern</w:t>
      </w:r>
      <w:r>
        <w:t>a</w:t>
      </w:r>
      <w:r>
        <w:t>tive strategie</w:t>
      </w:r>
      <w:r w:rsidR="00934E55">
        <w:t xml:space="preserve">s for nuclear export. </w:t>
      </w:r>
      <w:r w:rsidR="007234A7">
        <w:t xml:space="preserve">It </w:t>
      </w:r>
      <w:r w:rsidR="00F202C8">
        <w:t>became apparent</w:t>
      </w:r>
      <w:r w:rsidR="007234A7">
        <w:t xml:space="preserve"> when different cell types were treated with</w:t>
      </w:r>
      <w:r w:rsidR="007234A7" w:rsidRPr="007234A7">
        <w:t xml:space="preserve"> </w:t>
      </w:r>
      <w:r w:rsidR="007234A7">
        <w:t xml:space="preserve">the antifungal antibiotic </w:t>
      </w:r>
      <w:proofErr w:type="spellStart"/>
      <w:r w:rsidR="007234A7">
        <w:t>leptomycin</w:t>
      </w:r>
      <w:proofErr w:type="spellEnd"/>
      <w:r w:rsidR="007234A7">
        <w:t xml:space="preserve"> B (LMB), a drug which inhibits Crm1-dependent nuclear export </w:t>
      </w:r>
      <w:r w:rsidR="007234A7">
        <w:fldChar w:fldCharType="begin">
          <w:fldData xml:space="preserve">PEVuZE5vdGU+PENpdGU+PEF1dGhvcj5LdWRvPC9BdXRob3I+PFllYXI+MTk5ODwvWWVhcj48UmVj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==
</w:fldData>
        </w:fldChar>
      </w:r>
      <w:r w:rsidR="00240B62">
        <w:instrText xml:space="preserve"> ADDIN EN.CITE </w:instrText>
      </w:r>
      <w:r w:rsidR="00240B62">
        <w:fldChar w:fldCharType="begin">
          <w:fldData xml:space="preserve">PEVuZE5vdGU+PENpdGU+PEF1dGhvcj5LdWRvPC9BdXRob3I+PFllYXI+MTk5ODwvWWVhcj48UmVj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==
</w:fldData>
        </w:fldChar>
      </w:r>
      <w:r w:rsidR="00240B62">
        <w:instrText xml:space="preserve"> ADDIN EN.CITE.DATA </w:instrText>
      </w:r>
      <w:r w:rsidR="00240B62">
        <w:fldChar w:fldCharType="end"/>
      </w:r>
      <w:r w:rsidR="007234A7">
        <w:fldChar w:fldCharType="separate"/>
      </w:r>
      <w:r w:rsidR="00240B62">
        <w:rPr>
          <w:noProof/>
        </w:rPr>
        <w:t>(</w:t>
      </w:r>
      <w:hyperlink w:anchor="_ENREF_36" w:tooltip="Kudo, 1998 #40" w:history="1">
        <w:r w:rsidR="00240B62">
          <w:rPr>
            <w:noProof/>
          </w:rPr>
          <w:t>36</w:t>
        </w:r>
      </w:hyperlink>
      <w:r w:rsidR="00240B62">
        <w:rPr>
          <w:noProof/>
        </w:rPr>
        <w:t>)</w:t>
      </w:r>
      <w:r w:rsidR="007234A7">
        <w:fldChar w:fldCharType="end"/>
      </w:r>
      <w:r w:rsidR="007234A7">
        <w:t>. LMB t</w:t>
      </w:r>
      <w:r w:rsidR="00934E55">
        <w:t>reatment</w:t>
      </w:r>
      <w:r>
        <w:t xml:space="preserve"> of susceptible </w:t>
      </w:r>
      <w:r w:rsidR="001E0DEF">
        <w:t xml:space="preserve">murine </w:t>
      </w:r>
      <w:r>
        <w:t>cells</w:t>
      </w:r>
      <w:r w:rsidR="001E0DEF">
        <w:t xml:space="preserve"> resulted in a significant but not complete inhibition of n</w:t>
      </w:r>
      <w:r w:rsidR="001E0DEF">
        <w:t>u</w:t>
      </w:r>
      <w:r w:rsidR="001E0DEF">
        <w:t xml:space="preserve">clear export of MVM progeny </w:t>
      </w:r>
      <w:proofErr w:type="spellStart"/>
      <w:r w:rsidR="001E0DEF">
        <w:t>virions</w:t>
      </w:r>
      <w:proofErr w:type="spellEnd"/>
      <w:r w:rsidR="001E0DEF">
        <w:t xml:space="preserve">. In contrast, </w:t>
      </w:r>
      <w:r w:rsidR="00E74E54">
        <w:t>even high doses of LMB did not inhibit nuclear e</w:t>
      </w:r>
      <w:r w:rsidR="00E74E54">
        <w:t>x</w:t>
      </w:r>
      <w:r w:rsidR="00E74E54">
        <w:t xml:space="preserve">port of MVM in transformed </w:t>
      </w:r>
      <w:r w:rsidR="001E0DEF">
        <w:t>human cells</w:t>
      </w:r>
      <w:r w:rsidR="00E74E54">
        <w:t>, indicating that Crm1 is not essentially involved in the n</w:t>
      </w:r>
      <w:r w:rsidR="00E74E54">
        <w:t>u</w:t>
      </w:r>
      <w:r w:rsidR="00E74E54">
        <w:t>clea</w:t>
      </w:r>
      <w:r w:rsidR="003C69CE">
        <w:t xml:space="preserve">r export of MVM in these cells </w:t>
      </w:r>
      <w:r w:rsidR="003C69CE">
        <w:fldChar w:fldCharType="begin"/>
      </w:r>
      <w:r w:rsidR="00240B62">
        <w:instrText xml:space="preserve"> ADDIN EN.CITE &lt;EndNote&gt;&lt;Cite&gt;&lt;Author&gt;Maroto&lt;/Author&gt;&lt;Year&gt;2004&lt;/Year&gt;&lt;RecNum&gt;41&lt;/RecNum&gt;&lt;DisplayText&gt;(28)&lt;/DisplayText&gt;&lt;record&gt;&lt;rec-number&gt;41&lt;/rec-number&gt;&lt;foreign-keys&gt;&lt;key app="EN" db-id="p9a95ada2x9dfketax5psfv72w29ssrpedff"&gt;41&lt;/key&gt;&lt;/foreign-keys&gt;&lt;ref-type name="Journal Article"&gt;17&lt;/ref-type&gt;&lt;contributors&gt;&lt;authors&gt;&lt;author&gt;Maroto, B.&lt;/author&gt;&lt;author&gt;Valle, N.&lt;/author&gt;&lt;author&gt;Saffrich, R.&lt;/author&gt;&lt;author&gt;Almendral, J. M.&lt;/author&gt;&lt;/authors&gt;&lt;/contributors&gt;&lt;auth-address&gt;Almendral, JM&amp;#xD;Univ Autonoma Madrid, CSIC, Ctr Biol Mol Severo Ochoa, E-28049 Madrid, Spain&amp;#xD;Univ Autonoma Madrid, CSIC, Ctr Biol Mol Severo Ochoa, E-28049 Madrid, Spain&amp;#xD;Univ Autonoma Madrid, CSIC, Ctr Biol Mol Severo Ochoa, E-28049 Madrid, Spain&amp;#xD;EMBL, Heidelberg, Germany&lt;/auth-address&gt;&lt;titles&gt;&lt;title&gt;Nuclear export of the nonenveloped parvovirus virion is directed by an unordered protein signal exposed on the capsid surface&lt;/title&gt;&lt;secondary-title&gt;J Virol&lt;/secondary-title&gt;&lt;alt-title&gt;J Virol&lt;/alt-title&gt;&lt;/titles&gt;&lt;periodical&gt;&lt;full-title&gt;J Virol&lt;/full-title&gt;&lt;abbr-1&gt;Journal of virology&lt;/abbr-1&gt;&lt;/periodical&gt;&lt;alt-periodical&gt;&lt;full-title&gt;J Virol&lt;/full-title&gt;&lt;abbr-1&gt;Journal of virology&lt;/abbr-1&gt;&lt;/alt-periodical&gt;&lt;pages&gt;10685-10694&lt;/pages&gt;&lt;volume&gt;78&lt;/volume&gt;&lt;number&gt;19&lt;/number&gt;&lt;keywords&gt;&lt;keyword&gt;minute virus&lt;/keyword&gt;&lt;keyword&gt;pore complex&lt;/keyword&gt;&lt;keyword&gt;canine parvovirus&lt;/keyword&gt;&lt;keyword&gt;nucleocytoplasmic transport&lt;/keyword&gt;&lt;keyword&gt;structural polypeptides&lt;/keyword&gt;&lt;keyword&gt;functional implications&lt;/keyword&gt;&lt;keyword&gt;simian virus-40&lt;/keyword&gt;&lt;keyword&gt;importin-alpha&lt;/keyword&gt;&lt;keyword&gt;messenger-rna&lt;/keyword&gt;&lt;keyword&gt;viral genome&lt;/keyword&gt;&lt;/keywords&gt;&lt;dates&gt;&lt;year&gt;2004&lt;/year&gt;&lt;pub-dates&gt;&lt;date&gt;Oct&lt;/date&gt;&lt;/pub-dates&gt;&lt;/dates&gt;&lt;isbn&gt;0022-538X&lt;/isbn&gt;&lt;accession-num&gt;ISI:000223964300050&lt;/accession-num&gt;&lt;urls&gt;&lt;related-urls&gt;&lt;url&gt;&amp;lt;Go to ISI&amp;gt;://000223964300050&lt;/url&gt;&lt;/related-urls&gt;&lt;/urls&gt;&lt;electronic-resource-num&gt;DOI 10.1128/jvi.78.19.10685-10694.2004&lt;/electronic-resource-num&gt;&lt;language&gt;English&lt;/language&gt;&lt;/record&gt;&lt;/Cite&gt;&lt;/EndNote&gt;</w:instrText>
      </w:r>
      <w:r w:rsidR="003C69CE">
        <w:fldChar w:fldCharType="separate"/>
      </w:r>
      <w:r w:rsidR="00240B62">
        <w:rPr>
          <w:noProof/>
        </w:rPr>
        <w:t>(</w:t>
      </w:r>
      <w:hyperlink w:anchor="_ENREF_28" w:tooltip="Maroto, 2004 #41" w:history="1">
        <w:r w:rsidR="00240B62">
          <w:rPr>
            <w:noProof/>
          </w:rPr>
          <w:t>28</w:t>
        </w:r>
      </w:hyperlink>
      <w:r w:rsidR="00240B62">
        <w:rPr>
          <w:noProof/>
        </w:rPr>
        <w:t>)</w:t>
      </w:r>
      <w:r w:rsidR="003C69CE">
        <w:fldChar w:fldCharType="end"/>
      </w:r>
      <w:r w:rsidR="00E74E54">
        <w:t>.</w:t>
      </w:r>
      <w:r w:rsidR="002272FC">
        <w:t xml:space="preserve"> </w:t>
      </w:r>
      <w:r w:rsidR="002272FC" w:rsidRPr="002272FC">
        <w:t>The observed differences may result from a cell-type d</w:t>
      </w:r>
      <w:r w:rsidR="002272FC" w:rsidRPr="002272FC">
        <w:t>e</w:t>
      </w:r>
      <w:r w:rsidR="002272FC" w:rsidRPr="002272FC">
        <w:t xml:space="preserve">pendent phosphorylation status of MVM. Generally, MVM capsids derived from permissive human cells displayed prominent phosphorylation compared to the decent phosphorylation </w:t>
      </w:r>
      <w:r w:rsidR="00A518EA">
        <w:t xml:space="preserve">status </w:t>
      </w:r>
      <w:r w:rsidR="002272FC" w:rsidRPr="002272FC">
        <w:t>of capsids isolated from restrictive murine fibroblasts</w:t>
      </w:r>
      <w:r w:rsidR="0006346B">
        <w:t xml:space="preserve"> </w:t>
      </w:r>
      <w:r w:rsidR="00132E3C">
        <w:fldChar w:fldCharType="begin"/>
      </w:r>
      <w:r w:rsidR="00240B62">
        <w:instrText xml:space="preserve"> ADDIN EN.CITE &lt;EndNote&gt;&lt;Cite&gt;&lt;Author&gt;Maroto&lt;/Author&gt;&lt;Year&gt;2000&lt;/Year&gt;&lt;RecNum&gt;42&lt;/RecNum&gt;&lt;DisplayText&gt;(37)&lt;/DisplayText&gt;&lt;record&gt;&lt;rec-number&gt;42&lt;/rec-number&gt;&lt;foreign-keys&gt;&lt;key app="EN" db-id="p9a95ada2x9dfketax5psfv72w29ssrpedff"&gt;42&lt;/key&gt;&lt;/foreign-keys&gt;&lt;ref-type name="Journal Article"&gt;17&lt;/ref-type&gt;&lt;contributors&gt;&lt;authors&gt;&lt;author&gt;Maroto, B.&lt;/author&gt;&lt;author&gt;Ramirez, J. C.&lt;/author&gt;&lt;author&gt;Almendral, J. M.&lt;/author&gt;&lt;/authors&gt;&lt;/contributors&gt;&lt;auth-address&gt;Centro de Biologia Molecular Severo Ochoa, Consejo Superior de Investigaciones Cientificas, Universidad Autonoma de Madrid, 28049 Cantoblanco, Spain.&lt;/auth-address&gt;&lt;titles&gt;&lt;title&gt;Phosphorylation status of the parvovirus minute virus of mice particle: mapping and biological relevance of the major phosphorylation sites&lt;/title&gt;&lt;secondary-title&gt;J Virol&lt;/secondary-title&gt;&lt;alt-title&gt;Journal of virology&lt;/alt-title&gt;&lt;/titles&gt;&lt;periodical&gt;&lt;full-title&gt;J Virol&lt;/full-title&gt;&lt;abbr-1&gt;Journal of virology&lt;/abbr-1&gt;&lt;/periodical&gt;&lt;alt-periodical&gt;&lt;full-title&gt;J Virol&lt;/full-title&gt;&lt;abbr-1&gt;Journal of virology&lt;/abbr-1&gt;&lt;/alt-periodical&gt;&lt;pages&gt;10892-902&lt;/pages&gt;&lt;volume&gt;74&lt;/volume&gt;&lt;number&gt;23&lt;/number&gt;&lt;edition&gt;2000/11/09&lt;/edition&gt;&lt;keywords&gt;&lt;keyword&gt;Animals&lt;/keyword&gt;&lt;keyword&gt;Capsid/*metabolism&lt;/keyword&gt;&lt;keyword&gt;Capsid Proteins&lt;/keyword&gt;&lt;keyword&gt;Cell Line&lt;/keyword&gt;&lt;keyword&gt;Humans&lt;/keyword&gt;&lt;keyword&gt;Mice&lt;/keyword&gt;&lt;keyword&gt;Minute virus of mice/*metabolism&lt;/keyword&gt;&lt;keyword&gt;Phosphorylation&lt;/keyword&gt;&lt;keyword&gt;Protein Processing, Post-Translational&lt;/keyword&gt;&lt;keyword&gt;Serine/metabolism&lt;/keyword&gt;&lt;keyword&gt;Threonine/metabolism&lt;/keyword&gt;&lt;/keywords&gt;&lt;dates&gt;&lt;year&gt;2000&lt;/year&gt;&lt;pub-dates&gt;&lt;date&gt;Dec&lt;/date&gt;&lt;/pub-dates&gt;&lt;/dates&gt;&lt;isbn&gt;0022-538X (Print)&amp;#xD;0022-538X (Linking)&lt;/isbn&gt;&lt;accession-num&gt;11069983&lt;/accession-num&gt;&lt;work-type&gt;Research Support, Non-U.S. Gov&amp;apos;t&lt;/work-type&gt;&lt;urls&gt;&lt;related-urls&gt;&lt;url&gt;http://www.ncbi.nlm.nih.gov/pubmed/11069983&lt;/url&gt;&lt;/related-urls&gt;&lt;/urls&gt;&lt;custom2&gt;113168&lt;/custom2&gt;&lt;language&gt;eng&lt;/language&gt;&lt;/record&gt;&lt;/Cite&gt;&lt;/EndNote&gt;</w:instrText>
      </w:r>
      <w:r w:rsidR="00132E3C">
        <w:fldChar w:fldCharType="separate"/>
      </w:r>
      <w:r w:rsidR="00240B62">
        <w:rPr>
          <w:noProof/>
        </w:rPr>
        <w:t>(</w:t>
      </w:r>
      <w:hyperlink w:anchor="_ENREF_37" w:tooltip="Maroto, 2000 #42" w:history="1">
        <w:r w:rsidR="00240B62">
          <w:rPr>
            <w:noProof/>
          </w:rPr>
          <w:t>37</w:t>
        </w:r>
      </w:hyperlink>
      <w:r w:rsidR="00240B62">
        <w:rPr>
          <w:noProof/>
        </w:rPr>
        <w:t>)</w:t>
      </w:r>
      <w:r w:rsidR="00132E3C">
        <w:fldChar w:fldCharType="end"/>
      </w:r>
      <w:r w:rsidR="002272FC" w:rsidRPr="002272FC">
        <w:t>. Significantly, the three distal serine residues at pos</w:t>
      </w:r>
      <w:r w:rsidR="002272FC" w:rsidRPr="002272FC">
        <w:t>i</w:t>
      </w:r>
      <w:r w:rsidR="002272FC" w:rsidRPr="002272FC">
        <w:t>tion 2, 6, and 10 of the unordered N-VP2 terminus showed high phosphorylation levels in permissive cells. Site-directed mutagenesis ver</w:t>
      </w:r>
      <w:r w:rsidR="0006346B">
        <w:t>ified an important role of these</w:t>
      </w:r>
      <w:r w:rsidR="002272FC" w:rsidRPr="002272FC">
        <w:t xml:space="preserve"> </w:t>
      </w:r>
      <w:proofErr w:type="spellStart"/>
      <w:r w:rsidR="002272FC" w:rsidRPr="002272FC">
        <w:t>phosphorylation</w:t>
      </w:r>
      <w:r w:rsidR="0006346B">
        <w:t>s</w:t>
      </w:r>
      <w:proofErr w:type="spellEnd"/>
      <w:r w:rsidR="002272FC" w:rsidRPr="002272FC">
        <w:t xml:space="preserve"> in the Crm1</w:t>
      </w:r>
      <w:r w:rsidR="0006346B">
        <w:t>-</w:t>
      </w:r>
      <w:r w:rsidR="002272FC" w:rsidRPr="002272FC">
        <w:t>independent nuclear export of MVM in permissive human cells.</w:t>
      </w:r>
      <w:r w:rsidR="00A518EA">
        <w:t xml:space="preserve"> When the N-terminal </w:t>
      </w:r>
      <w:proofErr w:type="spellStart"/>
      <w:r w:rsidR="00A518EA">
        <w:t>phosphoryl</w:t>
      </w:r>
      <w:r w:rsidR="00A518EA">
        <w:t>a</w:t>
      </w:r>
      <w:r w:rsidR="00A518EA">
        <w:t>tions</w:t>
      </w:r>
      <w:proofErr w:type="spellEnd"/>
      <w:r w:rsidR="00A518EA">
        <w:t xml:space="preserve"> were diminished, progeny </w:t>
      </w:r>
      <w:proofErr w:type="spellStart"/>
      <w:r w:rsidR="00A518EA">
        <w:t>virions</w:t>
      </w:r>
      <w:proofErr w:type="spellEnd"/>
      <w:r w:rsidR="00A518EA">
        <w:t xml:space="preserve"> were predominantly retained in the nucleus and the corr</w:t>
      </w:r>
      <w:r w:rsidR="00A518EA">
        <w:t>e</w:t>
      </w:r>
      <w:r w:rsidR="00A518EA">
        <w:t xml:space="preserve">sponding mutants displayed a small plaque phenotype, indicating the importance of those </w:t>
      </w:r>
      <w:proofErr w:type="spellStart"/>
      <w:r w:rsidR="00A518EA">
        <w:t>phospho</w:t>
      </w:r>
      <w:r w:rsidR="00A518EA">
        <w:t>r</w:t>
      </w:r>
      <w:r w:rsidR="00A518EA">
        <w:t>ylations</w:t>
      </w:r>
      <w:proofErr w:type="spellEnd"/>
      <w:r w:rsidR="00A518EA">
        <w:t xml:space="preserve"> in viral spread</w:t>
      </w:r>
      <w:r w:rsidR="00292BFF">
        <w:t xml:space="preserve"> </w:t>
      </w:r>
      <w:r w:rsidR="00292BFF">
        <w:fldChar w:fldCharType="begin"/>
      </w:r>
      <w:r w:rsidR="00240B62">
        <w:instrText xml:space="preserve"> ADDIN EN.CITE &lt;EndNote&gt;&lt;Cite&gt;&lt;Author&gt;Maroto&lt;/Author&gt;&lt;Year&gt;2004&lt;/Year&gt;&lt;RecNum&gt;41&lt;/RecNum&gt;&lt;DisplayText&gt;(28)&lt;/DisplayText&gt;&lt;record&gt;&lt;rec-number&gt;41&lt;/rec-number&gt;&lt;foreign-keys&gt;&lt;key app="EN" db-id="p9a95ada2x9dfketax5psfv72w29ssrpedff"&gt;41&lt;/key&gt;&lt;/foreign-keys&gt;&lt;ref-type name="Journal Article"&gt;17&lt;/ref-type&gt;&lt;contributors&gt;&lt;authors&gt;&lt;author&gt;Maroto, B.&lt;/author&gt;&lt;author&gt;Valle, N.&lt;/author&gt;&lt;author&gt;Saffrich, R.&lt;/author&gt;&lt;author&gt;Almendral, J. M.&lt;/author&gt;&lt;/authors&gt;&lt;/contributors&gt;&lt;auth-address&gt;Almendral, JM&amp;#xD;Univ Autonoma Madrid, CSIC, Ctr Biol Mol Severo Ochoa, E-28049 Madrid, Spain&amp;#xD;Univ Autonoma Madrid, CSIC, Ctr Biol Mol Severo Ochoa, E-28049 Madrid, Spain&amp;#xD;Univ Autonoma Madrid, CSIC, Ctr Biol Mol Severo Ochoa, E-28049 Madrid, Spain&amp;#xD;EMBL, Heidelberg, Germany&lt;/auth-address&gt;&lt;titles&gt;&lt;title&gt;Nuclear export of the nonenveloped parvovirus virion is directed by an unordered protein signal exposed on the capsid surface&lt;/title&gt;&lt;secondary-title&gt;J Virol&lt;/secondary-title&gt;&lt;alt-title&gt;J Virol&lt;/alt-title&gt;&lt;/titles&gt;&lt;periodical&gt;&lt;full-title&gt;J Virol&lt;/full-title&gt;&lt;abbr-1&gt;Journal of virology&lt;/abbr-1&gt;&lt;/periodical&gt;&lt;alt-periodical&gt;&lt;full-title&gt;J Virol&lt;/full-title&gt;&lt;abbr-1&gt;Journal of virology&lt;/abbr-1&gt;&lt;/alt-periodical&gt;&lt;pages&gt;10685-10694&lt;/pages&gt;&lt;volume&gt;78&lt;/volume&gt;&lt;number&gt;19&lt;/number&gt;&lt;keywords&gt;&lt;keyword&gt;minute virus&lt;/keyword&gt;&lt;keyword&gt;pore complex&lt;/keyword&gt;&lt;keyword&gt;canine parvovirus&lt;/keyword&gt;&lt;keyword&gt;nucleocytoplasmic transport&lt;/keyword&gt;&lt;keyword&gt;structural polypeptides&lt;/keyword&gt;&lt;keyword&gt;functional implications&lt;/keyword&gt;&lt;keyword&gt;simian virus-40&lt;/keyword&gt;&lt;keyword&gt;importin-alpha&lt;/keyword&gt;&lt;keyword&gt;messenger-rna&lt;/keyword&gt;&lt;keyword&gt;viral genome&lt;/keyword&gt;&lt;/keywords&gt;&lt;dates&gt;&lt;year&gt;2004&lt;/year&gt;&lt;pub-dates&gt;&lt;date&gt;Oct&lt;/date&gt;&lt;/pub-dates&gt;&lt;/dates&gt;&lt;isbn&gt;0022-538X&lt;/isbn&gt;&lt;accession-num&gt;ISI:000223964300050&lt;/accession-num&gt;&lt;urls&gt;&lt;related-urls&gt;&lt;url&gt;&amp;lt;Go to ISI&amp;gt;://000223964300050&lt;/url&gt;&lt;/related-urls&gt;&lt;/urls&gt;&lt;electronic-resource-num&gt;DOI 10.1128/jvi.78.19.10685-10694.2004&lt;/electronic-resource-num&gt;&lt;language&gt;English&lt;/language&gt;&lt;/record&gt;&lt;/Cite&gt;&lt;/EndNote&gt;</w:instrText>
      </w:r>
      <w:r w:rsidR="00292BFF">
        <w:fldChar w:fldCharType="separate"/>
      </w:r>
      <w:r w:rsidR="00240B62">
        <w:rPr>
          <w:noProof/>
        </w:rPr>
        <w:t>(</w:t>
      </w:r>
      <w:hyperlink w:anchor="_ENREF_28" w:tooltip="Maroto, 2004 #41" w:history="1">
        <w:r w:rsidR="00240B62">
          <w:rPr>
            <w:noProof/>
          </w:rPr>
          <w:t>28</w:t>
        </w:r>
      </w:hyperlink>
      <w:r w:rsidR="00240B62">
        <w:rPr>
          <w:noProof/>
        </w:rPr>
        <w:t>)</w:t>
      </w:r>
      <w:r w:rsidR="00292BFF">
        <w:fldChar w:fldCharType="end"/>
      </w:r>
      <w:r w:rsidR="00A518EA">
        <w:t xml:space="preserve">.  </w:t>
      </w:r>
      <w:r w:rsidR="002272FC" w:rsidRPr="002272FC">
        <w:t xml:space="preserve"> </w:t>
      </w:r>
    </w:p>
    <w:p w:rsidR="00B6196E" w:rsidRDefault="00EB3BA0" w:rsidP="00101505">
      <w:pPr>
        <w:spacing w:line="480" w:lineRule="auto"/>
        <w:ind w:firstLine="720"/>
        <w:jc w:val="both"/>
      </w:pPr>
      <w:r>
        <w:t xml:space="preserve">MVM transport from the nucleus to the cell periphery is associated with the degradation of actin </w:t>
      </w:r>
      <w:proofErr w:type="spellStart"/>
      <w:r>
        <w:t>fibers</w:t>
      </w:r>
      <w:proofErr w:type="spellEnd"/>
      <w:r>
        <w:t xml:space="preserve"> and the formation of “actin-patches”. These alterations to the filamentous network were attributed to a virus-induced imbalance between the actin polymerization factor N-WASP</w:t>
      </w:r>
      <w:r w:rsidR="00A53779">
        <w:t xml:space="preserve"> (</w:t>
      </w:r>
      <w:proofErr w:type="spellStart"/>
      <w:r w:rsidR="00A53779" w:rsidRPr="00A53779">
        <w:t>Wiscott</w:t>
      </w:r>
      <w:proofErr w:type="spellEnd"/>
      <w:r w:rsidR="00A53779" w:rsidRPr="00A53779">
        <w:t>-Aldrich syndrome protein</w:t>
      </w:r>
      <w:r w:rsidR="00A53779">
        <w:t>)</w:t>
      </w:r>
      <w:r>
        <w:t xml:space="preserve"> and </w:t>
      </w:r>
      <w:proofErr w:type="spellStart"/>
      <w:r>
        <w:t>gelsolin</w:t>
      </w:r>
      <w:proofErr w:type="spellEnd"/>
      <w:r>
        <w:t xml:space="preserve">, </w:t>
      </w:r>
      <w:r w:rsidR="00A53779">
        <w:t>a member of the actin-severi</w:t>
      </w:r>
      <w:r w:rsidR="00B21BA0">
        <w:t xml:space="preserve">ng protein family </w:t>
      </w:r>
      <w:r w:rsidR="00B21BA0">
        <w:fldChar w:fldCharType="begin">
          <w:fldData xml:space="preserve">PEVuZE5vdGU+PENpdGU+PEF1dGhvcj5OdWVzY2g8L0F1dGhvcj48WWVhcj4yMDA1PC9ZZWFyPjxS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=
</w:fldData>
        </w:fldChar>
      </w:r>
      <w:r w:rsidR="00240B62">
        <w:instrText xml:space="preserve"> ADDIN EN.CITE </w:instrText>
      </w:r>
      <w:r w:rsidR="00240B62">
        <w:fldChar w:fldCharType="begin">
          <w:fldData xml:space="preserve">PEVuZE5vdGU+PENpdGU+PEF1dGhvcj5OdWVzY2g8L0F1dGhvcj48WWVhcj4yMDA1PC9ZZWFyPjxS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=
</w:fldData>
        </w:fldChar>
      </w:r>
      <w:r w:rsidR="00240B62">
        <w:instrText xml:space="preserve"> ADDIN EN.CITE.DATA </w:instrText>
      </w:r>
      <w:r w:rsidR="00240B62">
        <w:fldChar w:fldCharType="end"/>
      </w:r>
      <w:r w:rsidR="00B21BA0">
        <w:fldChar w:fldCharType="separate"/>
      </w:r>
      <w:r w:rsidR="00240B62">
        <w:rPr>
          <w:noProof/>
        </w:rPr>
        <w:t>(</w:t>
      </w:r>
      <w:hyperlink w:anchor="_ENREF_38" w:tooltip="Nuesch, 2005 #47" w:history="1">
        <w:r w:rsidR="00240B62">
          <w:rPr>
            <w:noProof/>
          </w:rPr>
          <w:t>38</w:t>
        </w:r>
      </w:hyperlink>
      <w:r w:rsidR="00240B62">
        <w:rPr>
          <w:noProof/>
        </w:rPr>
        <w:t>)</w:t>
      </w:r>
      <w:r w:rsidR="00B21BA0">
        <w:fldChar w:fldCharType="end"/>
      </w:r>
      <w:r w:rsidR="00A53779">
        <w:t>.</w:t>
      </w:r>
      <w:r w:rsidR="00181048">
        <w:t xml:space="preserve"> Indeed, the MVM </w:t>
      </w:r>
      <w:proofErr w:type="spellStart"/>
      <w:r w:rsidR="00181048">
        <w:t>titer</w:t>
      </w:r>
      <w:proofErr w:type="spellEnd"/>
      <w:r w:rsidR="00181048">
        <w:t xml:space="preserve"> in the culture supernatant following </w:t>
      </w:r>
      <w:r w:rsidR="001A4999">
        <w:t xml:space="preserve">MVM infection </w:t>
      </w:r>
      <w:r w:rsidR="00181048">
        <w:t xml:space="preserve">drastically </w:t>
      </w:r>
      <w:r w:rsidR="001A4999">
        <w:t>declined</w:t>
      </w:r>
      <w:r w:rsidR="00181048">
        <w:t xml:space="preserve"> when </w:t>
      </w:r>
      <w:proofErr w:type="spellStart"/>
      <w:r w:rsidR="00181048">
        <w:t>gelsolin</w:t>
      </w:r>
      <w:proofErr w:type="spellEnd"/>
      <w:r w:rsidR="00181048">
        <w:t xml:space="preserve"> function was diminished</w:t>
      </w:r>
      <w:r w:rsidR="0066430D">
        <w:t>.</w:t>
      </w:r>
      <w:r w:rsidR="00166ACC">
        <w:t xml:space="preserve"> During MVM infection, </w:t>
      </w:r>
      <w:proofErr w:type="spellStart"/>
      <w:r w:rsidR="00166ACC">
        <w:t>gelsolin</w:t>
      </w:r>
      <w:proofErr w:type="spellEnd"/>
      <w:r w:rsidR="00166ACC">
        <w:t xml:space="preserve"> activity is regulated by the CKIIα/NS1 co</w:t>
      </w:r>
      <w:r w:rsidR="00166ACC">
        <w:t>m</w:t>
      </w:r>
      <w:r w:rsidR="00166ACC">
        <w:t xml:space="preserve">plex which was demonstrated to be capable of phosphorylating </w:t>
      </w:r>
      <w:proofErr w:type="spellStart"/>
      <w:r w:rsidR="00166ACC">
        <w:t>gelsolin</w:t>
      </w:r>
      <w:proofErr w:type="spellEnd"/>
      <w:r w:rsidR="00166ACC">
        <w:t xml:space="preserve">. Consequentially, inhibition of CKIIα correlated with prolonged persistence of actin </w:t>
      </w:r>
      <w:proofErr w:type="spellStart"/>
      <w:r w:rsidR="00166ACC">
        <w:t>fibers</w:t>
      </w:r>
      <w:proofErr w:type="spellEnd"/>
      <w:r w:rsidR="00166ACC">
        <w:t xml:space="preserve"> and delayed formation of the chara</w:t>
      </w:r>
      <w:r w:rsidR="00166ACC">
        <w:t>c</w:t>
      </w:r>
      <w:r w:rsidR="00166ACC">
        <w:t xml:space="preserve">teristic “actin patches” </w:t>
      </w:r>
      <w:r w:rsidR="00166ACC">
        <w:fldChar w:fldCharType="begin">
          <w:fldData xml:space="preserve">PEVuZE5vdGU+PENpdGU+PEF1dGhvcj5OdWVzY2g8L0F1dGhvcj48WWVhcj4yMDA2PC9ZZWFyPjxS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</w:fldData>
        </w:fldChar>
      </w:r>
      <w:r w:rsidR="00240B62">
        <w:instrText xml:space="preserve"> ADDIN EN.CITE </w:instrText>
      </w:r>
      <w:r w:rsidR="00240B62">
        <w:fldChar w:fldCharType="begin">
          <w:fldData xml:space="preserve">PEVuZE5vdGU+PENpdGU+PEF1dGhvcj5OdWVzY2g8L0F1dGhvcj48WWVhcj4yMDA2PC9ZZWFyPjxS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</w:fldData>
        </w:fldChar>
      </w:r>
      <w:r w:rsidR="00240B62">
        <w:instrText xml:space="preserve"> ADDIN EN.CITE.DATA </w:instrText>
      </w:r>
      <w:r w:rsidR="00240B62">
        <w:fldChar w:fldCharType="end"/>
      </w:r>
      <w:r w:rsidR="00166ACC">
        <w:fldChar w:fldCharType="separate"/>
      </w:r>
      <w:r w:rsidR="00240B62">
        <w:rPr>
          <w:noProof/>
        </w:rPr>
        <w:t>(</w:t>
      </w:r>
      <w:hyperlink w:anchor="_ENREF_27" w:tooltip="Bar, 2008 #48" w:history="1">
        <w:r w:rsidR="00240B62">
          <w:rPr>
            <w:noProof/>
          </w:rPr>
          <w:t>27</w:t>
        </w:r>
      </w:hyperlink>
      <w:r w:rsidR="00240B62">
        <w:rPr>
          <w:noProof/>
        </w:rPr>
        <w:t xml:space="preserve">, </w:t>
      </w:r>
      <w:hyperlink w:anchor="_ENREF_39" w:tooltip="Nuesch, 2006 #49" w:history="1">
        <w:r w:rsidR="00240B62">
          <w:rPr>
            <w:noProof/>
          </w:rPr>
          <w:t>39</w:t>
        </w:r>
      </w:hyperlink>
      <w:r w:rsidR="00240B62">
        <w:rPr>
          <w:noProof/>
        </w:rPr>
        <w:t>)</w:t>
      </w:r>
      <w:r w:rsidR="00166ACC">
        <w:fldChar w:fldCharType="end"/>
      </w:r>
      <w:r w:rsidR="00166ACC">
        <w:t xml:space="preserve">. </w:t>
      </w:r>
      <w:r w:rsidR="0066430D">
        <w:t xml:space="preserve"> Several lines of evidence </w:t>
      </w:r>
      <w:r w:rsidR="00BD62F4">
        <w:t xml:space="preserve">coincide with an active, vesicle-associated, </w:t>
      </w:r>
      <w:proofErr w:type="spellStart"/>
      <w:r w:rsidR="00BD62F4">
        <w:lastRenderedPageBreak/>
        <w:t>gelsolin</w:t>
      </w:r>
      <w:proofErr w:type="spellEnd"/>
      <w:r w:rsidR="00BD62F4">
        <w:t xml:space="preserve">-dependent export of MVM. Progeny </w:t>
      </w:r>
      <w:proofErr w:type="spellStart"/>
      <w:r w:rsidR="00BD62F4">
        <w:t>virions</w:t>
      </w:r>
      <w:proofErr w:type="spellEnd"/>
      <w:r w:rsidR="00BD62F4">
        <w:t xml:space="preserve"> were shown to co-localize with </w:t>
      </w:r>
      <w:proofErr w:type="spellStart"/>
      <w:r w:rsidR="00BD62F4">
        <w:t>exocytic</w:t>
      </w:r>
      <w:proofErr w:type="spellEnd"/>
      <w:r w:rsidR="00BD62F4">
        <w:t>, end</w:t>
      </w:r>
      <w:r w:rsidR="00BD62F4">
        <w:t>o</w:t>
      </w:r>
      <w:r w:rsidR="00BD62F4">
        <w:t xml:space="preserve">somal, and lysosomal markers in </w:t>
      </w:r>
      <w:proofErr w:type="spellStart"/>
      <w:r w:rsidR="00BD62F4">
        <w:t>immunofluorescent</w:t>
      </w:r>
      <w:proofErr w:type="spellEnd"/>
      <w:r w:rsidR="00BD62F4">
        <w:t xml:space="preserve"> experiments</w:t>
      </w:r>
      <w:r w:rsidR="005C548A">
        <w:t xml:space="preserve"> </w:t>
      </w:r>
      <w:r w:rsidR="005C548A">
        <w:fldChar w:fldCharType="begin">
          <w:fldData xml:space="preserve">PEVuZE5vdGU+PENpdGU+PEF1dGhvcj5CYXI8L0F1dGhvcj48WWVhcj4yMDA4PC9ZZWFyPjxSZWNO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</w:fldData>
        </w:fldChar>
      </w:r>
      <w:r w:rsidR="00240B62">
        <w:instrText xml:space="preserve"> ADDIN EN.CITE </w:instrText>
      </w:r>
      <w:r w:rsidR="00240B62">
        <w:fldChar w:fldCharType="begin">
          <w:fldData xml:space="preserve">PEVuZE5vdGU+PENpdGU+PEF1dGhvcj5CYXI8L0F1dGhvcj48WWVhcj4yMDA4PC9ZZWFyPjxSZWNO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</w:fldData>
        </w:fldChar>
      </w:r>
      <w:r w:rsidR="00240B62">
        <w:instrText xml:space="preserve"> ADDIN EN.CITE.DATA </w:instrText>
      </w:r>
      <w:r w:rsidR="00240B62">
        <w:fldChar w:fldCharType="end"/>
      </w:r>
      <w:r w:rsidR="005C548A">
        <w:fldChar w:fldCharType="separate"/>
      </w:r>
      <w:r w:rsidR="00240B62">
        <w:rPr>
          <w:noProof/>
        </w:rPr>
        <w:t>(</w:t>
      </w:r>
      <w:hyperlink w:anchor="_ENREF_27" w:tooltip="Bar, 2008 #48" w:history="1">
        <w:r w:rsidR="00240B62">
          <w:rPr>
            <w:noProof/>
          </w:rPr>
          <w:t>27</w:t>
        </w:r>
      </w:hyperlink>
      <w:r w:rsidR="00240B62">
        <w:rPr>
          <w:noProof/>
        </w:rPr>
        <w:t xml:space="preserve">, </w:t>
      </w:r>
      <w:hyperlink w:anchor="_ENREF_40" w:tooltip="Di Piazza, 2007 #80" w:history="1">
        <w:r w:rsidR="00240B62">
          <w:rPr>
            <w:noProof/>
          </w:rPr>
          <w:t>40</w:t>
        </w:r>
      </w:hyperlink>
      <w:r w:rsidR="00240B62">
        <w:rPr>
          <w:noProof/>
        </w:rPr>
        <w:t>)</w:t>
      </w:r>
      <w:r w:rsidR="005C548A">
        <w:fldChar w:fldCharType="end"/>
      </w:r>
      <w:r w:rsidR="00BD62F4">
        <w:t>. Cell fractionation exper</w:t>
      </w:r>
      <w:r w:rsidR="00BD62F4">
        <w:t>i</w:t>
      </w:r>
      <w:r w:rsidR="00BD62F4">
        <w:t>ments confirmed this hypothesis by demonstrating a co-migration of viral particles with cytosolic ve</w:t>
      </w:r>
      <w:r w:rsidR="00BD62F4">
        <w:t>s</w:t>
      </w:r>
      <w:r w:rsidR="00BD62F4">
        <w:t>icles rather than free, vesicle-independent localization in the soluble cytosolic fraction.</w:t>
      </w:r>
      <w:r w:rsidR="00167D61">
        <w:t xml:space="preserve"> Moreover, dynamin was found to accumulate in the perinuclear region where it co-localized with de novo sy</w:t>
      </w:r>
      <w:r w:rsidR="00167D61">
        <w:t>n</w:t>
      </w:r>
      <w:r w:rsidR="00167D61">
        <w:t>thesized MVM capsids</w:t>
      </w:r>
      <w:r w:rsidR="00181048">
        <w:t>.</w:t>
      </w:r>
      <w:r w:rsidR="00101505">
        <w:t xml:space="preserve"> </w:t>
      </w:r>
      <w:r w:rsidR="00B6196E">
        <w:t xml:space="preserve">A cooperative cross-talk between actin- and microtubule dependent transport </w:t>
      </w:r>
      <w:r w:rsidR="00B6196E">
        <w:fldChar w:fldCharType="begin">
          <w:fldData xml:space="preserve">PEVuZE5vdGU+PENpdGU+PEF1dGhvcj5QcmFlZmNrZTwvQXV0aG9yPjxZZWFyPjIwMDQ8L1llYXI+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</w:fldData>
        </w:fldChar>
      </w:r>
      <w:r w:rsidR="00240B62">
        <w:instrText xml:space="preserve"> ADDIN EN.CITE </w:instrText>
      </w:r>
      <w:r w:rsidR="00240B62">
        <w:fldChar w:fldCharType="begin">
          <w:fldData xml:space="preserve">PEVuZE5vdGU+PENpdGU+PEF1dGhvcj5QcmFlZmNrZTwvQXV0aG9yPjxZZWFyPjIwMDQ8L1llYXI+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</w:fldData>
        </w:fldChar>
      </w:r>
      <w:r w:rsidR="00240B62">
        <w:instrText xml:space="preserve"> ADDIN EN.CITE.DATA </w:instrText>
      </w:r>
      <w:r w:rsidR="00240B62">
        <w:fldChar w:fldCharType="end"/>
      </w:r>
      <w:r w:rsidR="00B6196E">
        <w:fldChar w:fldCharType="separate"/>
      </w:r>
      <w:r w:rsidR="00240B62">
        <w:rPr>
          <w:noProof/>
        </w:rPr>
        <w:t>(</w:t>
      </w:r>
      <w:hyperlink w:anchor="_ENREF_41" w:tooltip="Praefcke, 2004 #50" w:history="1">
        <w:r w:rsidR="00240B62">
          <w:rPr>
            <w:noProof/>
          </w:rPr>
          <w:t>41-43</w:t>
        </w:r>
      </w:hyperlink>
      <w:r w:rsidR="00240B62">
        <w:rPr>
          <w:noProof/>
        </w:rPr>
        <w:t>)</w:t>
      </w:r>
      <w:r w:rsidR="00B6196E">
        <w:fldChar w:fldCharType="end"/>
      </w:r>
      <w:r w:rsidR="00B6196E">
        <w:t xml:space="preserve"> might be involved in MVM transport from the nucleus to the cell periphery</w:t>
      </w:r>
      <w:r w:rsidR="0099308F">
        <w:t>, resul</w:t>
      </w:r>
      <w:r w:rsidR="0099308F">
        <w:t>t</w:t>
      </w:r>
      <w:r w:rsidR="0099308F">
        <w:t>ing in the destruction of actin filaments and the stabilization of microtubules</w:t>
      </w:r>
      <w:r w:rsidR="00101505">
        <w:t xml:space="preserve"> </w:t>
      </w:r>
      <w:r w:rsidR="00101505">
        <w:fldChar w:fldCharType="begin"/>
      </w:r>
      <w:r w:rsidR="00240B62">
        <w:instrText xml:space="preserve"> ADDIN EN.CITE &lt;EndNote&gt;&lt;Cite&gt;&lt;Author&gt;Bar&lt;/Author&gt;&lt;Year&gt;2008&lt;/Year&gt;&lt;RecNum&gt;48&lt;/RecNum&gt;&lt;DisplayText&gt;(27)&lt;/DisplayText&gt;&lt;record&gt;&lt;rec-number&gt;48&lt;/rec-number&gt;&lt;foreign-keys&gt;&lt;key app="EN" db-id="p9a95ada2x9dfketax5psfv72w29ssrpedff"&gt;48&lt;/key&gt;&lt;/foreign-keys&gt;&lt;ref-type name="Journal Article"&gt;17&lt;/ref-type&gt;&lt;contributors&gt;&lt;authors&gt;&lt;author&gt;Bar, S.&lt;/author&gt;&lt;author&gt;Daeffler, L.&lt;/author&gt;&lt;author&gt;Rommelaere, J.&lt;/author&gt;&lt;author&gt;Nuesch, J. P. F.&lt;/author&gt;&lt;/authors&gt;&lt;/contributors&gt;&lt;auth-address&gt;Bar, S&amp;#xD;Deutsch Krebsforschungszentrum, Program Infect &amp;amp; Canc, Abt F010, D-6900 Heidelberg, Germany&amp;#xD;Deutsch Krebsforschungszentrum, Program Infect &amp;amp; Canc, Abt F010, D-6900 Heidelberg, Germany&amp;#xD;Deutsch Krebsforschungszentrum, Program Infect &amp;amp; Canc, Abt F010, D-6900 Heidelberg, Germany&amp;#xD;Deutsch Krebsforschungszentrum, INSERM, U701, D-6900 Heidelberg, Germany&lt;/auth-address&gt;&lt;titles&gt;&lt;title&gt;Vesicular egress of non-enveloped lytic parvoviruses depends on gelsolin functioning&lt;/title&gt;&lt;secondary-title&gt;Plos Pathogens&lt;/secondary-title&gt;&lt;alt-title&gt;Plos Pathog&lt;/alt-title&gt;&lt;/titles&gt;&lt;periodical&gt;&lt;full-title&gt;Plos Pathogens&lt;/full-title&gt;&lt;abbr-1&gt;Plos Pathog&lt;/abbr-1&gt;&lt;/periodical&gt;&lt;alt-periodical&gt;&lt;full-title&gt;Plos Pathogens&lt;/full-title&gt;&lt;abbr-1&gt;Plos Pathog&lt;/abbr-1&gt;&lt;/alt-periodical&gt;&lt;volume&gt;4&lt;/volume&gt;&lt;number&gt;8&lt;/number&gt;&lt;keywords&gt;&lt;keyword&gt;nonstructural protein ns1&lt;/keyword&gt;&lt;keyword&gt;minute virus&lt;/keyword&gt;&lt;keyword&gt;replicative functions&lt;/keyword&gt;&lt;keyword&gt;viral interactions&lt;/keyword&gt;&lt;keyword&gt;in-vitro&lt;/keyword&gt;&lt;keyword&gt;pkc-eta&lt;/keyword&gt;&lt;keyword&gt;mice&lt;/keyword&gt;&lt;keyword&gt;cells&lt;/keyword&gt;&lt;keyword&gt;phosphorylation&lt;/keyword&gt;&lt;keyword&gt;actin&lt;/keyword&gt;&lt;/keywords&gt;&lt;dates&gt;&lt;year&gt;2008&lt;/year&gt;&lt;pub-dates&gt;&lt;date&gt;Aug&lt;/date&gt;&lt;/pub-dates&gt;&lt;/dates&gt;&lt;isbn&gt;1553-7366&lt;/isbn&gt;&lt;accession-num&gt;ISI:000259783100014&lt;/accession-num&gt;&lt;urls&gt;&lt;related-urls&gt;&lt;url&gt;&amp;lt;Go to ISI&amp;gt;://000259783100014&lt;/url&gt;&lt;/related-urls&gt;&lt;/urls&gt;&lt;electronic-resource-num&gt;ARTN e1000126&amp;#xD;DOI 10.1371/journal.ppat.1000126&lt;/electronic-resource-num&gt;&lt;language&gt;English&lt;/language&gt;&lt;/record&gt;&lt;/Cite&gt;&lt;/EndNote&gt;</w:instrText>
      </w:r>
      <w:r w:rsidR="00101505">
        <w:fldChar w:fldCharType="separate"/>
      </w:r>
      <w:r w:rsidR="00240B62">
        <w:rPr>
          <w:noProof/>
        </w:rPr>
        <w:t>(</w:t>
      </w:r>
      <w:hyperlink w:anchor="_ENREF_27" w:tooltip="Bar, 2008 #48" w:history="1">
        <w:r w:rsidR="00240B62">
          <w:rPr>
            <w:noProof/>
          </w:rPr>
          <w:t>27</w:t>
        </w:r>
      </w:hyperlink>
      <w:r w:rsidR="00240B62">
        <w:rPr>
          <w:noProof/>
        </w:rPr>
        <w:t>)</w:t>
      </w:r>
      <w:r w:rsidR="00101505">
        <w:fldChar w:fldCharType="end"/>
      </w:r>
      <w:r w:rsidR="0099308F">
        <w:t>.</w:t>
      </w:r>
      <w:r w:rsidR="00B6196E">
        <w:t xml:space="preserve">  </w:t>
      </w:r>
    </w:p>
    <w:p w:rsidR="00A800BC" w:rsidRDefault="00DE30F1" w:rsidP="00A800BC">
      <w:pPr>
        <w:spacing w:line="480" w:lineRule="auto"/>
        <w:ind w:firstLine="720"/>
        <w:jc w:val="both"/>
      </w:pPr>
      <w:r>
        <w:t xml:space="preserve">The secretion pathway represents the proposed route for </w:t>
      </w:r>
      <w:r w:rsidR="00BD46AB">
        <w:t>active</w:t>
      </w:r>
      <w:r>
        <w:t xml:space="preserve"> egress of MVM. It is su</w:t>
      </w:r>
      <w:r>
        <w:t>p</w:t>
      </w:r>
      <w:r>
        <w:t xml:space="preserve">posed that progeny </w:t>
      </w:r>
      <w:proofErr w:type="spellStart"/>
      <w:r>
        <w:t>virions</w:t>
      </w:r>
      <w:proofErr w:type="spellEnd"/>
      <w:r>
        <w:t xml:space="preserve"> become engulfed by COPII-vesicle formation in the perinuclear ER.</w:t>
      </w:r>
      <w:r w:rsidR="00BD46AB">
        <w:t xml:space="preserve"> In o</w:t>
      </w:r>
      <w:r w:rsidR="00BD46AB">
        <w:t>r</w:t>
      </w:r>
      <w:r w:rsidR="00BD46AB">
        <w:t>der to verify this hypothesis, cells lacking functional effectors of the secretory pathway were produ</w:t>
      </w:r>
      <w:r w:rsidR="00BD46AB">
        <w:t>c</w:t>
      </w:r>
      <w:r w:rsidR="00BD46AB">
        <w:t xml:space="preserve">tively infected.  Accordingly, a </w:t>
      </w:r>
      <w:r w:rsidR="004C7211">
        <w:t xml:space="preserve">dramatic </w:t>
      </w:r>
      <w:r w:rsidR="00BD46AB">
        <w:t xml:space="preserve">retention of </w:t>
      </w:r>
      <w:proofErr w:type="spellStart"/>
      <w:r w:rsidR="00BD46AB">
        <w:t>virions</w:t>
      </w:r>
      <w:proofErr w:type="spellEnd"/>
      <w:r w:rsidR="00BD46AB">
        <w:t xml:space="preserve"> in the perinuclear area </w:t>
      </w:r>
      <w:r w:rsidR="004C7211">
        <w:t xml:space="preserve">was observed, </w:t>
      </w:r>
      <w:r w:rsidR="00613AC0">
        <w:t>accompanied by</w:t>
      </w:r>
      <w:r w:rsidR="004C7211">
        <w:t xml:space="preserve"> inhibited</w:t>
      </w:r>
      <w:r w:rsidR="00BD46AB">
        <w:t xml:space="preserve"> </w:t>
      </w:r>
      <w:proofErr w:type="spellStart"/>
      <w:r w:rsidR="001F6DB7">
        <w:t>virion</w:t>
      </w:r>
      <w:proofErr w:type="spellEnd"/>
      <w:r w:rsidR="00310C2C">
        <w:t xml:space="preserve"> </w:t>
      </w:r>
      <w:r w:rsidR="00BD46AB">
        <w:t xml:space="preserve">release into the medium. </w:t>
      </w:r>
      <w:r w:rsidR="00310C2C">
        <w:t xml:space="preserve">Contrarily, no significant co-localization between MVM progeny </w:t>
      </w:r>
      <w:proofErr w:type="spellStart"/>
      <w:r w:rsidR="00310C2C">
        <w:t>virions</w:t>
      </w:r>
      <w:proofErr w:type="spellEnd"/>
      <w:r w:rsidR="00310C2C">
        <w:t xml:space="preserve"> and representative markers of the recycling pathway or the Trans Golgi Network (TGN) were evident </w:t>
      </w:r>
      <w:r w:rsidR="00310C2C">
        <w:fldChar w:fldCharType="begin"/>
      </w:r>
      <w:r w:rsidR="00240B62">
        <w:instrText xml:space="preserve"> ADDIN EN.CITE &lt;EndNote&gt;&lt;Cite&gt;&lt;Author&gt;Bar&lt;/Author&gt;&lt;Year&gt;2013&lt;/Year&gt;&lt;RecNum&gt;33&lt;/RecNum&gt;&lt;DisplayText&gt;(26)&lt;/DisplayText&gt;&lt;record&gt;&lt;rec-number&gt;33&lt;/rec-number&gt;&lt;foreign-keys&gt;&lt;key app="EN" db-id="p9a95ada2x9dfketax5psfv72w29ssrpedff"&gt;33&lt;/key&gt;&lt;/foreign-keys&gt;&lt;ref-type name="Journal Article"&gt;17&lt;/ref-type&gt;&lt;contributors&gt;&lt;authors&gt;&lt;author&gt;Bar, S.&lt;/author&gt;&lt;author&gt;Rommelaere, J.&lt;/author&gt;&lt;author&gt;Nuesch, J. P. F.&lt;/author&gt;&lt;/authors&gt;&lt;/contributors&gt;&lt;auth-address&gt;Bar, S&amp;#xD;German Canc Res Ctr, Div Tumor Virol F010, German Canc Consortium DKTK, Program Infect &amp;amp; Canc, Heidelberg, Germany&amp;#xD;German Canc Res Ctr, Div Tumor Virol F010, German Canc Consortium DKTK, Program Infect &amp;amp; Canc, Heidelberg, Germany&amp;#xD;German Canc Res Ctr, Div Tumor Virol F010, German Canc Consortium DKTK, Program Infect &amp;amp; Canc, Heidelberg, Germany&lt;/auth-address&gt;&lt;titles&gt;&lt;title&gt;Vesicular Transport of Progeny Parvovirus Particles through ER and Golgi Regulates Maturation and Cytolysis&lt;/title&gt;&lt;secondary-title&gt;Plos Pathogens&lt;/secondary-title&gt;&lt;alt-title&gt;Plos Pathog&lt;/alt-title&gt;&lt;/titles&gt;&lt;periodical&gt;&lt;full-title&gt;Plos Pathogens&lt;/full-title&gt;&lt;abbr-1&gt;Plos Pathog&lt;/abbr-1&gt;&lt;/periodical&gt;&lt;alt-periodical&gt;&lt;full-title&gt;Plos Pathogens&lt;/full-title&gt;&lt;abbr-1&gt;Plos Pathog&lt;/abbr-1&gt;&lt;/alt-periodical&gt;&lt;volume&gt;9&lt;/volume&gt;&lt;number&gt;9&lt;/number&gt;&lt;keywords&gt;&lt;keyword&gt;nonstructural protein ns1&lt;/keyword&gt;&lt;keyword&gt;minute virus&lt;/keyword&gt;&lt;keyword&gt;endoplasmic-reticulum&lt;/keyword&gt;&lt;keyword&gt;secretory pathway&lt;/keyword&gt;&lt;keyword&gt;tyrosine-phosphorylation&lt;/keyword&gt;&lt;keyword&gt;structural maturation&lt;/keyword&gt;&lt;keyword&gt;transgene expression&lt;/keyword&gt;&lt;keyword&gt;epithelial-cells&lt;/keyword&gt;&lt;keyword&gt;rab gtpases&lt;/keyword&gt;&lt;keyword&gt;pkc-eta&lt;/keyword&gt;&lt;/keywords&gt;&lt;dates&gt;&lt;year&gt;2013&lt;/year&gt;&lt;pub-dates&gt;&lt;date&gt;Sep&lt;/date&gt;&lt;/pub-dates&gt;&lt;/dates&gt;&lt;isbn&gt;1553-7374&lt;/isbn&gt;&lt;accession-num&gt;ISI:000324922300024&lt;/accession-num&gt;&lt;urls&gt;&lt;related-urls&gt;&lt;url&gt;&amp;lt;Go to ISI&amp;gt;://000324922300024&lt;/url&gt;&lt;/related-urls&gt;&lt;/urls&gt;&lt;electronic-resource-num&gt;ARTN e1003605&amp;#xD;DOI 10.1371/journal.ppat.1003605&lt;/electronic-resource-num&gt;&lt;language&gt;English&lt;/language&gt;&lt;/record&gt;&lt;/Cite&gt;&lt;/EndNote&gt;</w:instrText>
      </w:r>
      <w:r w:rsidR="00310C2C">
        <w:fldChar w:fldCharType="separate"/>
      </w:r>
      <w:r w:rsidR="00240B62">
        <w:rPr>
          <w:noProof/>
        </w:rPr>
        <w:t>(</w:t>
      </w:r>
      <w:hyperlink w:anchor="_ENREF_26" w:tooltip="Bar, 2013 #33" w:history="1">
        <w:r w:rsidR="00240B62">
          <w:rPr>
            <w:noProof/>
          </w:rPr>
          <w:t>26</w:t>
        </w:r>
      </w:hyperlink>
      <w:r w:rsidR="00240B62">
        <w:rPr>
          <w:noProof/>
        </w:rPr>
        <w:t>)</w:t>
      </w:r>
      <w:r w:rsidR="00310C2C">
        <w:fldChar w:fldCharType="end"/>
      </w:r>
      <w:r w:rsidR="00310C2C">
        <w:t>.</w:t>
      </w:r>
      <w:r w:rsidR="00613AC0">
        <w:t xml:space="preserve"> In addition, members of the ERM family, such as radixin and </w:t>
      </w:r>
      <w:proofErr w:type="spellStart"/>
      <w:r w:rsidR="00613AC0">
        <w:t>moesin</w:t>
      </w:r>
      <w:proofErr w:type="spellEnd"/>
      <w:r w:rsidR="00613AC0">
        <w:t>, were shown to play a role in virus maturation and spread</w:t>
      </w:r>
      <w:r w:rsidR="001F6DB7">
        <w:t>ing capacity</w:t>
      </w:r>
      <w:r w:rsidR="00613AC0">
        <w:t xml:space="preserve">, as judged by </w:t>
      </w:r>
      <w:r w:rsidR="001F6DB7">
        <w:t>their i</w:t>
      </w:r>
      <w:r w:rsidR="001F6DB7">
        <w:t>m</w:t>
      </w:r>
      <w:r w:rsidR="001F6DB7">
        <w:t>pact on MVM plaque morphology</w:t>
      </w:r>
      <w:r w:rsidR="00613AC0">
        <w:t xml:space="preserve"> </w:t>
      </w:r>
      <w:r w:rsidR="00613AC0">
        <w:fldChar w:fldCharType="begin">
          <w:fldData xml:space="preserve">PEVuZE5vdGU+PENpdGU+PEF1dGhvcj5OdWVzY2g8L0F1dGhvcj48WWVhcj4yMDA5PC9ZZWFyPjxS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</w:fldData>
        </w:fldChar>
      </w:r>
      <w:r w:rsidR="00240B62">
        <w:instrText xml:space="preserve"> ADDIN EN.CITE </w:instrText>
      </w:r>
      <w:r w:rsidR="00240B62">
        <w:fldChar w:fldCharType="begin">
          <w:fldData xml:space="preserve">PEVuZE5vdGU+PENpdGU+PEF1dGhvcj5OdWVzY2g8L0F1dGhvcj48WWVhcj4yMDA5PC9ZZWFyPjxS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</w:fldData>
        </w:fldChar>
      </w:r>
      <w:r w:rsidR="00240B62">
        <w:instrText xml:space="preserve"> ADDIN EN.CITE.DATA </w:instrText>
      </w:r>
      <w:r w:rsidR="00240B62">
        <w:fldChar w:fldCharType="end"/>
      </w:r>
      <w:r w:rsidR="00613AC0">
        <w:fldChar w:fldCharType="separate"/>
      </w:r>
      <w:r w:rsidR="00240B62">
        <w:rPr>
          <w:noProof/>
        </w:rPr>
        <w:t>(</w:t>
      </w:r>
      <w:hyperlink w:anchor="_ENREF_44" w:tooltip="Nuesch, 2009 #81" w:history="1">
        <w:r w:rsidR="00240B62">
          <w:rPr>
            <w:noProof/>
          </w:rPr>
          <w:t>44</w:t>
        </w:r>
      </w:hyperlink>
      <w:r w:rsidR="00240B62">
        <w:rPr>
          <w:noProof/>
        </w:rPr>
        <w:t>)</w:t>
      </w:r>
      <w:r w:rsidR="00613AC0">
        <w:fldChar w:fldCharType="end"/>
      </w:r>
      <w:r w:rsidR="00613AC0">
        <w:t>.</w:t>
      </w:r>
      <w:r w:rsidR="001F6DB7">
        <w:t xml:space="preserve"> Indeed, dominant negative radixin or </w:t>
      </w:r>
      <w:proofErr w:type="spellStart"/>
      <w:r w:rsidR="001F6DB7">
        <w:t>moesin</w:t>
      </w:r>
      <w:proofErr w:type="spellEnd"/>
      <w:r w:rsidR="001F6DB7">
        <w:t xml:space="preserve"> mutants</w:t>
      </w:r>
      <w:r w:rsidR="004C7211">
        <w:t xml:space="preserve"> failed in </w:t>
      </w:r>
      <w:r w:rsidR="001F6DB7">
        <w:t xml:space="preserve">wrapping progeny </w:t>
      </w:r>
      <w:proofErr w:type="spellStart"/>
      <w:r w:rsidR="001F6DB7">
        <w:t>virions</w:t>
      </w:r>
      <w:proofErr w:type="spellEnd"/>
      <w:r w:rsidR="001F6DB7">
        <w:t xml:space="preserve"> into transport vesicles</w:t>
      </w:r>
      <w:r w:rsidR="004C7211">
        <w:t xml:space="preserve">, resulting in a marked reduction of egressed </w:t>
      </w:r>
      <w:proofErr w:type="spellStart"/>
      <w:r w:rsidR="004C7211">
        <w:t>vir</w:t>
      </w:r>
      <w:r w:rsidR="004C7211">
        <w:t>i</w:t>
      </w:r>
      <w:r w:rsidR="004C7211">
        <w:t>ons</w:t>
      </w:r>
      <w:proofErr w:type="spellEnd"/>
      <w:r w:rsidR="004C7211">
        <w:t xml:space="preserve"> in the culture supernatant. As a consequence, </w:t>
      </w:r>
      <w:r w:rsidR="009B789E">
        <w:t xml:space="preserve">corresponding markers for </w:t>
      </w:r>
      <w:r w:rsidR="004C7211">
        <w:t xml:space="preserve">alternative export routes, e.g. </w:t>
      </w:r>
      <w:r w:rsidR="009B789E">
        <w:t xml:space="preserve">direct transport from the </w:t>
      </w:r>
      <w:r w:rsidR="004C7211">
        <w:t xml:space="preserve">TGN </w:t>
      </w:r>
      <w:r w:rsidR="009B789E">
        <w:t xml:space="preserve">to the PM </w:t>
      </w:r>
      <w:r w:rsidR="004C7211">
        <w:t xml:space="preserve">or </w:t>
      </w:r>
      <w:r w:rsidR="009B789E">
        <w:t>through</w:t>
      </w:r>
      <w:r w:rsidR="004C7211">
        <w:t xml:space="preserve"> recycling endosomes, exhibited </w:t>
      </w:r>
      <w:r w:rsidR="009B789E">
        <w:t>i</w:t>
      </w:r>
      <w:r w:rsidR="009B789E">
        <w:t>n</w:t>
      </w:r>
      <w:r w:rsidR="009B789E">
        <w:t xml:space="preserve">creased co-localization with progeny </w:t>
      </w:r>
      <w:proofErr w:type="spellStart"/>
      <w:r w:rsidR="009B789E">
        <w:t>virions</w:t>
      </w:r>
      <w:proofErr w:type="spellEnd"/>
      <w:r w:rsidR="009B789E">
        <w:t>.</w:t>
      </w:r>
      <w:r w:rsidR="00EC473F">
        <w:t xml:space="preserve"> Finally, active egress promotes</w:t>
      </w:r>
      <w:r w:rsidR="00E278CE">
        <w:t xml:space="preserve"> cellular </w:t>
      </w:r>
      <w:r w:rsidR="00EC473F">
        <w:t>lysis as demo</w:t>
      </w:r>
      <w:r w:rsidR="00EC473F">
        <w:t>n</w:t>
      </w:r>
      <w:r w:rsidR="00EC473F">
        <w:t>strated by the pr</w:t>
      </w:r>
      <w:r w:rsidR="00E278CE">
        <w:t>olonged viability of cells in which vesicular transport was either inhibited or by-passing the Golgi apparatus. Besides, the involvement of progeny particles in cytolysis was demo</w:t>
      </w:r>
      <w:r w:rsidR="00E278CE">
        <w:t>n</w:t>
      </w:r>
      <w:r w:rsidR="00E278CE">
        <w:t>strated by the prolonged survival of murine cells transduced with a viral vector deficient for the pr</w:t>
      </w:r>
      <w:r w:rsidR="00E278CE">
        <w:t>o</w:t>
      </w:r>
      <w:r w:rsidR="00E278CE">
        <w:t xml:space="preserve">duction of progeny </w:t>
      </w:r>
      <w:proofErr w:type="spellStart"/>
      <w:r w:rsidR="00E278CE">
        <w:t>virion</w:t>
      </w:r>
      <w:proofErr w:type="spellEnd"/>
      <w:r w:rsidR="00E278CE">
        <w:t xml:space="preserve"> particles </w:t>
      </w:r>
      <w:r w:rsidR="00E278CE">
        <w:fldChar w:fldCharType="begin"/>
      </w:r>
      <w:r w:rsidR="00240B62">
        <w:instrText xml:space="preserve"> ADDIN EN.CITE &lt;EndNote&gt;&lt;Cite&gt;&lt;Author&gt;Bar&lt;/Author&gt;&lt;Year&gt;2013&lt;/Year&gt;&lt;RecNum&gt;33&lt;/RecNum&gt;&lt;DisplayText&gt;(26)&lt;/DisplayText&gt;&lt;record&gt;&lt;rec-number&gt;33&lt;/rec-number&gt;&lt;foreign-keys&gt;&lt;key app="EN" db-id="p9a95ada2x9dfketax5psfv72w29ssrpedff"&gt;33&lt;/key&gt;&lt;/foreign-keys&gt;&lt;ref-type name="Journal Article"&gt;17&lt;/ref-type&gt;&lt;contributors&gt;&lt;authors&gt;&lt;author&gt;Bar, S.&lt;/author&gt;&lt;author&gt;Rommelaere, J.&lt;/author&gt;&lt;author&gt;Nuesch, J. P. F.&lt;/author&gt;&lt;/authors&gt;&lt;/contributors&gt;&lt;auth-address&gt;Bar, S&amp;#xD;German Canc Res Ctr, Div Tumor Virol F010, German Canc Consortium DKTK, Program Infect &amp;amp; Canc, Heidelberg, Germany&amp;#xD;German Canc Res Ctr, Div Tumor Virol F010, German Canc Consortium DKTK, Program Infect &amp;amp; Canc, Heidelberg, Germany&amp;#xD;German Canc Res Ctr, Div Tumor Virol F010, German Canc Consortium DKTK, Program Infect &amp;amp; Canc, Heidelberg, Germany&lt;/auth-address&gt;&lt;titles&gt;&lt;title&gt;Vesicular Transport of Progeny Parvovirus Particles through ER and Golgi Regulates Maturation and Cytolysis&lt;/title&gt;&lt;secondary-title&gt;Plos Pathogens&lt;/secondary-title&gt;&lt;alt-title&gt;Plos Pathog&lt;/alt-title&gt;&lt;/titles&gt;&lt;periodical&gt;&lt;full-title&gt;Plos Pathogens&lt;/full-title&gt;&lt;abbr-1&gt;Plos Pathog&lt;/abbr-1&gt;&lt;/periodical&gt;&lt;alt-periodical&gt;&lt;full-title&gt;Plos Pathogens&lt;/full-title&gt;&lt;abbr-1&gt;Plos Pathog&lt;/abbr-1&gt;&lt;/alt-periodical&gt;&lt;volume&gt;9&lt;/volume&gt;&lt;number&gt;9&lt;/number&gt;&lt;keywords&gt;&lt;keyword&gt;nonstructural protein ns1&lt;/keyword&gt;&lt;keyword&gt;minute virus&lt;/keyword&gt;&lt;keyword&gt;endoplasmic-reticulum&lt;/keyword&gt;&lt;keyword&gt;secretory pathway&lt;/keyword&gt;&lt;keyword&gt;tyrosine-phosphorylation&lt;/keyword&gt;&lt;keyword&gt;structural maturation&lt;/keyword&gt;&lt;keyword&gt;transgene expression&lt;/keyword&gt;&lt;keyword&gt;epithelial-cells&lt;/keyword&gt;&lt;keyword&gt;rab gtpases&lt;/keyword&gt;&lt;keyword&gt;pkc-eta&lt;/keyword&gt;&lt;/keywords&gt;&lt;dates&gt;&lt;year&gt;2013&lt;/year&gt;&lt;pub-dates&gt;&lt;date&gt;Sep&lt;/date&gt;&lt;/pub-dates&gt;&lt;/dates&gt;&lt;isbn&gt;1553-7374&lt;/isbn&gt;&lt;accession-num&gt;ISI:000324922300024&lt;/accession-num&gt;&lt;urls&gt;&lt;related-urls&gt;&lt;url&gt;&amp;lt;Go to ISI&amp;gt;://000324922300024&lt;/url&gt;&lt;/related-urls&gt;&lt;/urls&gt;&lt;electronic-resource-num&gt;ARTN e1003605&amp;#xD;DOI 10.1371/journal.ppat.1003605&lt;/electronic-resource-num&gt;&lt;language&gt;English&lt;/language&gt;&lt;/record&gt;&lt;/Cite&gt;&lt;/EndNote&gt;</w:instrText>
      </w:r>
      <w:r w:rsidR="00E278CE">
        <w:fldChar w:fldCharType="separate"/>
      </w:r>
      <w:r w:rsidR="00240B62">
        <w:rPr>
          <w:noProof/>
        </w:rPr>
        <w:t>(</w:t>
      </w:r>
      <w:hyperlink w:anchor="_ENREF_26" w:tooltip="Bar, 2013 #33" w:history="1">
        <w:r w:rsidR="00240B62">
          <w:rPr>
            <w:noProof/>
          </w:rPr>
          <w:t>26</w:t>
        </w:r>
      </w:hyperlink>
      <w:r w:rsidR="00240B62">
        <w:rPr>
          <w:noProof/>
        </w:rPr>
        <w:t>)</w:t>
      </w:r>
      <w:r w:rsidR="00E278CE">
        <w:fldChar w:fldCharType="end"/>
      </w:r>
      <w:r w:rsidR="00E278CE">
        <w:t xml:space="preserve">.  </w:t>
      </w:r>
      <w:r w:rsidR="00EC473F">
        <w:t xml:space="preserve"> </w:t>
      </w:r>
      <w:r w:rsidR="009B789E">
        <w:t xml:space="preserve"> </w:t>
      </w:r>
      <w:r w:rsidR="004C7211">
        <w:t xml:space="preserve">  </w:t>
      </w:r>
    </w:p>
    <w:p w:rsidR="00B06FDC" w:rsidRDefault="00A800BC" w:rsidP="00B06FDC">
      <w:pPr>
        <w:spacing w:line="480" w:lineRule="auto"/>
        <w:ind w:firstLine="720"/>
        <w:jc w:val="both"/>
      </w:pPr>
      <w:r>
        <w:lastRenderedPageBreak/>
        <w:t xml:space="preserve">Documentation </w:t>
      </w:r>
      <w:r w:rsidR="00B06FDC">
        <w:t xml:space="preserve">of active </w:t>
      </w:r>
      <w:r>
        <w:t xml:space="preserve">egress requires accurate demonstration that no cell lysis occurred during the experiment. However, it is </w:t>
      </w:r>
      <w:r w:rsidR="00B06FDC">
        <w:t>challenging</w:t>
      </w:r>
      <w:r w:rsidR="00707FCE">
        <w:t xml:space="preserve"> to exclude the possibility that</w:t>
      </w:r>
      <w:r>
        <w:t xml:space="preserve"> lysis of a few cells may</w:t>
      </w:r>
      <w:r w:rsidR="00707FCE">
        <w:t xml:space="preserve"> contaminate the medium with ejected progeny </w:t>
      </w:r>
      <w:proofErr w:type="spellStart"/>
      <w:r w:rsidR="00707FCE">
        <w:t>virions</w:t>
      </w:r>
      <w:proofErr w:type="spellEnd"/>
      <w:r w:rsidR="00B06FDC">
        <w:t xml:space="preserve"> which even could contribute to unco</w:t>
      </w:r>
      <w:r w:rsidR="00B06FDC">
        <w:t>n</w:t>
      </w:r>
      <w:r w:rsidR="00B06FDC">
        <w:t>trolled second rounds of infection</w:t>
      </w:r>
      <w:r w:rsidR="00707FCE">
        <w:t xml:space="preserve">. </w:t>
      </w:r>
      <w:r w:rsidR="00573177">
        <w:t xml:space="preserve">In tissue culture, passive egress considerably contributes to viral spread. However, its importance in animal infection might be extensively limited by viral clearance through components of the immune system. </w:t>
      </w:r>
      <w:r w:rsidR="00080F2A">
        <w:t xml:space="preserve">In addition, incoming particles </w:t>
      </w:r>
      <w:r w:rsidR="00DF5A43">
        <w:t xml:space="preserve">need to be excluded </w:t>
      </w:r>
      <w:proofErr w:type="gramStart"/>
      <w:r w:rsidR="00DF5A43">
        <w:t>from</w:t>
      </w:r>
      <w:proofErr w:type="gramEnd"/>
      <w:r w:rsidR="00DF5A43">
        <w:t xml:space="preserve"> the ana</w:t>
      </w:r>
      <w:r w:rsidR="00DF5A43">
        <w:t>l</w:t>
      </w:r>
      <w:r w:rsidR="00DF5A43">
        <w:t>ysis in order to</w:t>
      </w:r>
      <w:r w:rsidR="00080F2A">
        <w:t xml:space="preserve"> </w:t>
      </w:r>
      <w:r w:rsidR="00DF5A43">
        <w:t>separate them</w:t>
      </w:r>
      <w:r w:rsidR="00080F2A">
        <w:t xml:space="preserve"> from progeny </w:t>
      </w:r>
      <w:proofErr w:type="spellStart"/>
      <w:r w:rsidR="00080F2A">
        <w:t>virions</w:t>
      </w:r>
      <w:proofErr w:type="spellEnd"/>
      <w:r w:rsidR="00080F2A">
        <w:t>. Parvoviruses, particularly MVM, are highly r</w:t>
      </w:r>
      <w:r w:rsidR="00080F2A">
        <w:t>o</w:t>
      </w:r>
      <w:r w:rsidR="00080F2A">
        <w:t xml:space="preserve">bust and persist as intact particles mainly in the lysosomes of infected cells where they are slowly degraded </w:t>
      </w:r>
      <w:r w:rsidR="00080F2A">
        <w:fldChar w:fldCharType="begin">
          <w:fldData xml:space="preserve">PEVuZE5vdGU+PENpdGU+PEF1dGhvcj5NYW5pPC9BdXRob3I+PFllYXI+MjAwNjwvWWVhcj48UmVj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</w:fldData>
        </w:fldChar>
      </w:r>
      <w:r w:rsidR="00240B62">
        <w:instrText xml:space="preserve"> ADDIN EN.CITE </w:instrText>
      </w:r>
      <w:r w:rsidR="00240B62">
        <w:fldChar w:fldCharType="begin">
          <w:fldData xml:space="preserve">PEVuZE5vdGU+PENpdGU+PEF1dGhvcj5NYW5pPC9BdXRob3I+PFllYXI+MjAwNjwvWWVhcj48UmVj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</w:fldData>
        </w:fldChar>
      </w:r>
      <w:r w:rsidR="00240B62">
        <w:instrText xml:space="preserve"> ADDIN EN.CITE.DATA </w:instrText>
      </w:r>
      <w:r w:rsidR="00240B62">
        <w:fldChar w:fldCharType="end"/>
      </w:r>
      <w:r w:rsidR="00080F2A">
        <w:fldChar w:fldCharType="separate"/>
      </w:r>
      <w:r w:rsidR="00240B62">
        <w:rPr>
          <w:noProof/>
        </w:rPr>
        <w:t>(</w:t>
      </w:r>
      <w:hyperlink w:anchor="_ENREF_45" w:tooltip="Mani, 2006 #82" w:history="1">
        <w:r w:rsidR="00240B62">
          <w:rPr>
            <w:noProof/>
          </w:rPr>
          <w:t>45</w:t>
        </w:r>
      </w:hyperlink>
      <w:r w:rsidR="00240B62">
        <w:rPr>
          <w:noProof/>
        </w:rPr>
        <w:t>)</w:t>
      </w:r>
      <w:r w:rsidR="00080F2A">
        <w:fldChar w:fldCharType="end"/>
      </w:r>
      <w:r w:rsidR="00080F2A">
        <w:t xml:space="preserve">. </w:t>
      </w:r>
      <w:r w:rsidR="00DF5A43">
        <w:t xml:space="preserve">Since the endosomal pathway is highly dynamic and partially overlaps with the progeny egress route, separation of incoming particles and progeny </w:t>
      </w:r>
      <w:proofErr w:type="spellStart"/>
      <w:r w:rsidR="00DF5A43">
        <w:t>virions</w:t>
      </w:r>
      <w:proofErr w:type="spellEnd"/>
      <w:r w:rsidR="00DF5A43">
        <w:t xml:space="preserve"> provides a major cha</w:t>
      </w:r>
      <w:r w:rsidR="00DF5A43">
        <w:t>l</w:t>
      </w:r>
      <w:r w:rsidR="00DF5A43">
        <w:t>lenge.</w:t>
      </w:r>
      <w:r w:rsidR="00B06FDC">
        <w:t xml:space="preserve">  </w:t>
      </w:r>
      <w:r w:rsidR="00DF5A43">
        <w:t xml:space="preserve">   </w:t>
      </w:r>
      <w:r w:rsidR="00080F2A">
        <w:t xml:space="preserve">  </w:t>
      </w:r>
    </w:p>
    <w:p w:rsidR="008B2C50" w:rsidRDefault="008B2C50" w:rsidP="00B06FDC">
      <w:pPr>
        <w:spacing w:line="480" w:lineRule="auto"/>
        <w:ind w:firstLine="720"/>
        <w:jc w:val="both"/>
      </w:pPr>
      <w:r>
        <w:t xml:space="preserve">The present investigation aims to characterize </w:t>
      </w:r>
      <w:r w:rsidR="000E4A83">
        <w:t xml:space="preserve">the final maturation steps leading to nuclear export and egress </w:t>
      </w:r>
      <w:r>
        <w:t xml:space="preserve">of </w:t>
      </w:r>
      <w:r w:rsidR="00EB61AB">
        <w:t>MVM</w:t>
      </w:r>
      <w:r>
        <w:t>. Using anion exchange chromatography</w:t>
      </w:r>
      <w:r w:rsidR="00EA7E13">
        <w:t xml:space="preserve"> (AEX)</w:t>
      </w:r>
      <w:r>
        <w:t xml:space="preserve"> </w:t>
      </w:r>
      <w:r w:rsidR="00EA7E13">
        <w:t xml:space="preserve">in combination with </w:t>
      </w:r>
      <w:r>
        <w:t>quant</w:t>
      </w:r>
      <w:r>
        <w:t>i</w:t>
      </w:r>
      <w:r>
        <w:t>tative PCR (</w:t>
      </w:r>
      <w:proofErr w:type="spellStart"/>
      <w:r>
        <w:t>qPCR</w:t>
      </w:r>
      <w:proofErr w:type="spellEnd"/>
      <w:r>
        <w:t xml:space="preserve">) </w:t>
      </w:r>
      <w:r w:rsidR="00F42CA8">
        <w:t xml:space="preserve">we </w:t>
      </w:r>
      <w:r w:rsidR="00F42CA8" w:rsidRPr="008F435C">
        <w:t>demonstrate that</w:t>
      </w:r>
      <w:r w:rsidR="00EA7E13" w:rsidRPr="008F435C">
        <w:t xml:space="preserve"> two dis</w:t>
      </w:r>
      <w:r w:rsidR="000E4A83" w:rsidRPr="008F435C">
        <w:t>tinct populations of DNA containing</w:t>
      </w:r>
      <w:r w:rsidR="00EA7E13" w:rsidRPr="008F435C">
        <w:t xml:space="preserve"> progeny particles </w:t>
      </w:r>
      <w:r w:rsidR="000E4A83" w:rsidRPr="008F435C">
        <w:t xml:space="preserve">accumulate </w:t>
      </w:r>
      <w:r w:rsidR="00EA7E13" w:rsidRPr="008F435C">
        <w:t>in the nu</w:t>
      </w:r>
      <w:r w:rsidR="00672152" w:rsidRPr="008F435C">
        <w:t>cleus</w:t>
      </w:r>
      <w:r w:rsidR="00FE6A9D" w:rsidRPr="008F435C">
        <w:t xml:space="preserve"> of</w:t>
      </w:r>
      <w:r w:rsidR="00A24085" w:rsidRPr="008F435C">
        <w:t xml:space="preserve"> </w:t>
      </w:r>
      <w:r w:rsidR="00FE6A9D" w:rsidRPr="008F435C">
        <w:t>infected murine cells</w:t>
      </w:r>
      <w:r w:rsidR="00672152" w:rsidRPr="008F435C">
        <w:t xml:space="preserve">. </w:t>
      </w:r>
      <w:r w:rsidR="00672152" w:rsidRPr="009B5DE1">
        <w:rPr>
          <w:i/>
        </w:rPr>
        <w:t>De novo</w:t>
      </w:r>
      <w:r w:rsidR="00672152" w:rsidRPr="008F435C">
        <w:t xml:space="preserve"> synthesized</w:t>
      </w:r>
      <w:r w:rsidR="00F42CA8" w:rsidRPr="008F435C">
        <w:t xml:space="preserve"> </w:t>
      </w:r>
      <w:r w:rsidR="00672152" w:rsidRPr="008F435C">
        <w:t xml:space="preserve">capsids </w:t>
      </w:r>
      <w:r w:rsidR="00F42CA8" w:rsidRPr="008F435C">
        <w:t>undergo a matur</w:t>
      </w:r>
      <w:r w:rsidR="00F42CA8" w:rsidRPr="008F435C">
        <w:t>a</w:t>
      </w:r>
      <w:r w:rsidR="00F42CA8" w:rsidRPr="008F435C">
        <w:t>tion step in the nucleus that involves</w:t>
      </w:r>
      <w:r w:rsidR="000E4A83" w:rsidRPr="008F435C">
        <w:t xml:space="preserve"> </w:t>
      </w:r>
      <w:r w:rsidR="008F435C" w:rsidRPr="008F435C">
        <w:t>displaying</w:t>
      </w:r>
      <w:r w:rsidR="00EA7E13" w:rsidRPr="008F435C">
        <w:t xml:space="preserve"> </w:t>
      </w:r>
      <w:r w:rsidR="002203CB" w:rsidRPr="008F435C">
        <w:t>surface phospho</w:t>
      </w:r>
      <w:r w:rsidR="002203CB" w:rsidRPr="008F435C">
        <w:t>r</w:t>
      </w:r>
      <w:r w:rsidR="002203CB" w:rsidRPr="008F435C">
        <w:t>ylation</w:t>
      </w:r>
      <w:r w:rsidR="00672152" w:rsidRPr="008F435C">
        <w:t>(</w:t>
      </w:r>
      <w:r w:rsidR="00EA7E13" w:rsidRPr="008F435C">
        <w:t>s</w:t>
      </w:r>
      <w:r w:rsidR="00672152" w:rsidRPr="008F435C">
        <w:t>)</w:t>
      </w:r>
      <w:r w:rsidR="002203CB" w:rsidRPr="008F435C">
        <w:t xml:space="preserve"> and</w:t>
      </w:r>
      <w:r w:rsidR="00F42CA8">
        <w:t xml:space="preserve"> </w:t>
      </w:r>
      <w:r w:rsidR="000E4A83">
        <w:t>exposure</w:t>
      </w:r>
      <w:r w:rsidR="002203CB">
        <w:t xml:space="preserve"> of the N-terminus of the major virus protein VP2 (N-VP2). This maturation is required for the MVM progeny in order to leave the host’</w:t>
      </w:r>
      <w:r w:rsidR="00EA7E13">
        <w:t>s nucleus and allows active egress of pro</w:t>
      </w:r>
      <w:r w:rsidR="00EA7E13">
        <w:t>g</w:t>
      </w:r>
      <w:r w:rsidR="00EA7E13">
        <w:t xml:space="preserve">eny </w:t>
      </w:r>
      <w:proofErr w:type="spellStart"/>
      <w:r w:rsidR="00EA7E13">
        <w:t>virions</w:t>
      </w:r>
      <w:proofErr w:type="spellEnd"/>
      <w:r w:rsidR="00EA7E13">
        <w:t xml:space="preserve"> prior to host cell lysis. However, </w:t>
      </w:r>
      <w:r w:rsidR="00FE6A9D">
        <w:t xml:space="preserve">comparison of immature progeny particles to mature </w:t>
      </w:r>
      <w:proofErr w:type="spellStart"/>
      <w:r w:rsidR="00FE6A9D">
        <w:t>virions</w:t>
      </w:r>
      <w:proofErr w:type="spellEnd"/>
      <w:r w:rsidR="00FE6A9D">
        <w:t xml:space="preserve"> indicated that </w:t>
      </w:r>
      <w:r w:rsidR="00EA7E13">
        <w:t>the observed maturation</w:t>
      </w:r>
      <w:r w:rsidR="00FE6A9D">
        <w:t xml:space="preserve"> step</w:t>
      </w:r>
      <w:r w:rsidR="00EA7E13">
        <w:t xml:space="preserve"> </w:t>
      </w:r>
      <w:r w:rsidR="00672152">
        <w:t xml:space="preserve">only marginally </w:t>
      </w:r>
      <w:r w:rsidR="00EA7E13">
        <w:t>in</w:t>
      </w:r>
      <w:r w:rsidR="00FE6A9D">
        <w:t>creases</w:t>
      </w:r>
      <w:r w:rsidR="00EA7E13">
        <w:t xml:space="preserve"> infectivity</w:t>
      </w:r>
      <w:r w:rsidR="00672152">
        <w:t>. When i</w:t>
      </w:r>
      <w:r w:rsidR="00672152">
        <w:t>n</w:t>
      </w:r>
      <w:r w:rsidR="00672152">
        <w:t xml:space="preserve">fected into susceptible cells, immature capsids </w:t>
      </w:r>
      <w:r w:rsidR="00B94A77">
        <w:t xml:space="preserve">were fully infectious, but </w:t>
      </w:r>
      <w:r w:rsidR="00672152">
        <w:t xml:space="preserve">showed aberrant cleavage of N-VP2 and </w:t>
      </w:r>
      <w:r w:rsidR="00FE6A9D">
        <w:t xml:space="preserve">slightly </w:t>
      </w:r>
      <w:r w:rsidR="00672152">
        <w:t xml:space="preserve">delayed genome delivery </w:t>
      </w:r>
      <w:r w:rsidR="00B94A77">
        <w:t xml:space="preserve">to the nucleus. </w:t>
      </w:r>
      <w:r w:rsidR="00672152">
        <w:t xml:space="preserve"> </w:t>
      </w:r>
      <w:bookmarkStart w:id="0" w:name="_GoBack"/>
      <w:bookmarkEnd w:id="0"/>
    </w:p>
    <w:p w:rsidR="002A1139" w:rsidRDefault="002A1139" w:rsidP="006C5831">
      <w:pPr>
        <w:spacing w:line="480" w:lineRule="auto"/>
        <w:jc w:val="both"/>
      </w:pPr>
    </w:p>
    <w:p w:rsidR="002A1139" w:rsidRDefault="002A1139" w:rsidP="006C5831">
      <w:pPr>
        <w:spacing w:line="480" w:lineRule="auto"/>
        <w:jc w:val="both"/>
      </w:pPr>
    </w:p>
    <w:p w:rsidR="00573177" w:rsidRDefault="00573177" w:rsidP="00080F2A">
      <w:pPr>
        <w:spacing w:after="0" w:line="240" w:lineRule="auto"/>
        <w:ind w:left="720" w:hanging="720"/>
        <w:jc w:val="both"/>
      </w:pPr>
    </w:p>
    <w:p w:rsidR="00240B62" w:rsidRPr="00240B62" w:rsidRDefault="008224A3" w:rsidP="00240B62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r>
        <w:lastRenderedPageBreak/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="00240B62" w:rsidRPr="00240B62">
        <w:rPr>
          <w:rFonts w:ascii="Calibri" w:hAnsi="Calibri"/>
          <w:noProof/>
        </w:rPr>
        <w:t>1.</w:t>
      </w:r>
      <w:r w:rsidR="00240B62" w:rsidRPr="00240B62">
        <w:rPr>
          <w:rFonts w:ascii="Calibri" w:hAnsi="Calibri"/>
          <w:noProof/>
        </w:rPr>
        <w:tab/>
      </w:r>
      <w:r w:rsidR="00240B62" w:rsidRPr="00240B62">
        <w:rPr>
          <w:rFonts w:ascii="Calibri" w:hAnsi="Calibri"/>
          <w:b/>
          <w:noProof/>
        </w:rPr>
        <w:t xml:space="preserve">Martin-Serrano J, Neil SJ. </w:t>
      </w:r>
      <w:r w:rsidR="00240B62" w:rsidRPr="00240B62">
        <w:rPr>
          <w:rFonts w:ascii="Calibri" w:hAnsi="Calibri"/>
          <w:noProof/>
        </w:rPr>
        <w:t xml:space="preserve">2011. Host factors involved in retroviral budding and release. Nat Rev Microbiol </w:t>
      </w:r>
      <w:r w:rsidR="00240B62" w:rsidRPr="00240B62">
        <w:rPr>
          <w:rFonts w:ascii="Calibri" w:hAnsi="Calibri"/>
          <w:b/>
          <w:noProof/>
        </w:rPr>
        <w:t>9:</w:t>
      </w:r>
      <w:r w:rsidR="00240B62" w:rsidRPr="00240B62">
        <w:rPr>
          <w:rFonts w:ascii="Calibri" w:hAnsi="Calibri"/>
          <w:noProof/>
        </w:rPr>
        <w:t>519-531.</w:t>
      </w:r>
      <w:bookmarkEnd w:id="1"/>
    </w:p>
    <w:p w:rsidR="00240B62" w:rsidRPr="00240B62" w:rsidRDefault="00240B62" w:rsidP="00240B62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2" w:name="_ENREF_2"/>
      <w:r w:rsidRPr="00240B62">
        <w:rPr>
          <w:rFonts w:ascii="Calibri" w:hAnsi="Calibri"/>
          <w:noProof/>
        </w:rPr>
        <w:t>2.</w:t>
      </w:r>
      <w:r w:rsidRPr="00240B62">
        <w:rPr>
          <w:rFonts w:ascii="Calibri" w:hAnsi="Calibri"/>
          <w:noProof/>
        </w:rPr>
        <w:tab/>
      </w:r>
      <w:r w:rsidRPr="00240B62">
        <w:rPr>
          <w:rFonts w:ascii="Calibri" w:hAnsi="Calibri"/>
          <w:b/>
          <w:noProof/>
        </w:rPr>
        <w:t xml:space="preserve">Morita E, Sundquist WI. </w:t>
      </w:r>
      <w:r w:rsidRPr="00240B62">
        <w:rPr>
          <w:rFonts w:ascii="Calibri" w:hAnsi="Calibri"/>
          <w:noProof/>
        </w:rPr>
        <w:t xml:space="preserve">2004. Retrovirus budding. Annu Rev Cell Dev Biol </w:t>
      </w:r>
      <w:r w:rsidRPr="00240B62">
        <w:rPr>
          <w:rFonts w:ascii="Calibri" w:hAnsi="Calibri"/>
          <w:b/>
          <w:noProof/>
        </w:rPr>
        <w:t>20:</w:t>
      </w:r>
      <w:r w:rsidRPr="00240B62">
        <w:rPr>
          <w:rFonts w:ascii="Calibri" w:hAnsi="Calibri"/>
          <w:noProof/>
        </w:rPr>
        <w:t>395-425.</w:t>
      </w:r>
      <w:bookmarkEnd w:id="2"/>
    </w:p>
    <w:p w:rsidR="00240B62" w:rsidRPr="00240B62" w:rsidRDefault="00240B62" w:rsidP="00240B62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3" w:name="_ENREF_3"/>
      <w:r w:rsidRPr="00240B62">
        <w:rPr>
          <w:rFonts w:ascii="Calibri" w:hAnsi="Calibri"/>
          <w:noProof/>
          <w:lang w:val="es-ES"/>
        </w:rPr>
        <w:t>3.</w:t>
      </w:r>
      <w:r w:rsidRPr="00240B62">
        <w:rPr>
          <w:rFonts w:ascii="Calibri" w:hAnsi="Calibri"/>
          <w:noProof/>
          <w:lang w:val="es-ES"/>
        </w:rPr>
        <w:tab/>
      </w:r>
      <w:r w:rsidRPr="00240B62">
        <w:rPr>
          <w:rFonts w:ascii="Calibri" w:hAnsi="Calibri"/>
          <w:b/>
          <w:noProof/>
          <w:lang w:val="es-ES"/>
        </w:rPr>
        <w:t xml:space="preserve">Falanga A, Cantisani M, Pedone C, Galdiero S. </w:t>
      </w:r>
      <w:r w:rsidRPr="00240B62">
        <w:rPr>
          <w:rFonts w:ascii="Calibri" w:hAnsi="Calibri"/>
          <w:noProof/>
          <w:lang w:val="es-ES"/>
        </w:rPr>
        <w:t xml:space="preserve">2009. </w:t>
      </w:r>
      <w:r w:rsidRPr="00240B62">
        <w:rPr>
          <w:rFonts w:ascii="Calibri" w:hAnsi="Calibri"/>
          <w:noProof/>
        </w:rPr>
        <w:t xml:space="preserve">Membrane Fusion and Fission: Enveloped Viruses. Protein and Peptide Letters </w:t>
      </w:r>
      <w:r w:rsidRPr="00240B62">
        <w:rPr>
          <w:rFonts w:ascii="Calibri" w:hAnsi="Calibri"/>
          <w:b/>
          <w:noProof/>
        </w:rPr>
        <w:t>16:</w:t>
      </w:r>
      <w:r w:rsidRPr="00240B62">
        <w:rPr>
          <w:rFonts w:ascii="Calibri" w:hAnsi="Calibri"/>
          <w:noProof/>
        </w:rPr>
        <w:t>751-759.</w:t>
      </w:r>
      <w:bookmarkEnd w:id="3"/>
    </w:p>
    <w:p w:rsidR="00240B62" w:rsidRPr="00240B62" w:rsidRDefault="00240B62" w:rsidP="00240B62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4" w:name="_ENREF_4"/>
      <w:r w:rsidRPr="00240B62">
        <w:rPr>
          <w:rFonts w:ascii="Calibri" w:hAnsi="Calibri"/>
          <w:noProof/>
        </w:rPr>
        <w:t>4.</w:t>
      </w:r>
      <w:r w:rsidRPr="00240B62">
        <w:rPr>
          <w:rFonts w:ascii="Calibri" w:hAnsi="Calibri"/>
          <w:noProof/>
        </w:rPr>
        <w:tab/>
      </w:r>
      <w:r w:rsidRPr="00240B62">
        <w:rPr>
          <w:rFonts w:ascii="Calibri" w:hAnsi="Calibri"/>
          <w:b/>
          <w:noProof/>
        </w:rPr>
        <w:t xml:space="preserve">Votteler J, Sundquist WI. </w:t>
      </w:r>
      <w:r w:rsidRPr="00240B62">
        <w:rPr>
          <w:rFonts w:ascii="Calibri" w:hAnsi="Calibri"/>
          <w:noProof/>
        </w:rPr>
        <w:t xml:space="preserve">2013. Virus Budding and the ESCRT Pathway. Cell Host &amp; Microbe </w:t>
      </w:r>
      <w:r w:rsidRPr="00240B62">
        <w:rPr>
          <w:rFonts w:ascii="Calibri" w:hAnsi="Calibri"/>
          <w:b/>
          <w:noProof/>
        </w:rPr>
        <w:t>14:</w:t>
      </w:r>
      <w:r w:rsidRPr="00240B62">
        <w:rPr>
          <w:rFonts w:ascii="Calibri" w:hAnsi="Calibri"/>
          <w:noProof/>
        </w:rPr>
        <w:t>232-241.</w:t>
      </w:r>
      <w:bookmarkEnd w:id="4"/>
    </w:p>
    <w:p w:rsidR="00240B62" w:rsidRPr="00240B62" w:rsidRDefault="00240B62" w:rsidP="00240B62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5" w:name="_ENREF_5"/>
      <w:r w:rsidRPr="00240B62">
        <w:rPr>
          <w:rFonts w:ascii="Calibri" w:hAnsi="Calibri"/>
          <w:noProof/>
        </w:rPr>
        <w:t>5.</w:t>
      </w:r>
      <w:r w:rsidRPr="00240B62">
        <w:rPr>
          <w:rFonts w:ascii="Calibri" w:hAnsi="Calibri"/>
          <w:noProof/>
        </w:rPr>
        <w:tab/>
      </w:r>
      <w:r w:rsidRPr="00240B62">
        <w:rPr>
          <w:rFonts w:ascii="Calibri" w:hAnsi="Calibri"/>
          <w:b/>
          <w:noProof/>
        </w:rPr>
        <w:t xml:space="preserve">Calistri A, Salata C, Parolin C, Palu G. </w:t>
      </w:r>
      <w:r w:rsidRPr="00240B62">
        <w:rPr>
          <w:rFonts w:ascii="Calibri" w:hAnsi="Calibri"/>
          <w:noProof/>
        </w:rPr>
        <w:t xml:space="preserve">2009. Role of multivesicular bodies and their components in the egress of enveloped RNA viruses. Reviews in Medical Virology </w:t>
      </w:r>
      <w:r w:rsidRPr="00240B62">
        <w:rPr>
          <w:rFonts w:ascii="Calibri" w:hAnsi="Calibri"/>
          <w:b/>
          <w:noProof/>
        </w:rPr>
        <w:t>19:</w:t>
      </w:r>
      <w:r w:rsidRPr="00240B62">
        <w:rPr>
          <w:rFonts w:ascii="Calibri" w:hAnsi="Calibri"/>
          <w:noProof/>
        </w:rPr>
        <w:t>31-45.</w:t>
      </w:r>
      <w:bookmarkEnd w:id="5"/>
    </w:p>
    <w:p w:rsidR="00240B62" w:rsidRPr="00240B62" w:rsidRDefault="00240B62" w:rsidP="00240B62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6" w:name="_ENREF_6"/>
      <w:r w:rsidRPr="00240B62">
        <w:rPr>
          <w:rFonts w:ascii="Calibri" w:hAnsi="Calibri"/>
          <w:noProof/>
        </w:rPr>
        <w:t>6.</w:t>
      </w:r>
      <w:r w:rsidRPr="00240B62">
        <w:rPr>
          <w:rFonts w:ascii="Calibri" w:hAnsi="Calibri"/>
          <w:noProof/>
        </w:rPr>
        <w:tab/>
      </w:r>
      <w:r w:rsidRPr="00240B62">
        <w:rPr>
          <w:rFonts w:ascii="Calibri" w:hAnsi="Calibri"/>
          <w:b/>
          <w:noProof/>
        </w:rPr>
        <w:t xml:space="preserve">Morita E. </w:t>
      </w:r>
      <w:r w:rsidRPr="00240B62">
        <w:rPr>
          <w:rFonts w:ascii="Calibri" w:hAnsi="Calibri"/>
          <w:noProof/>
        </w:rPr>
        <w:t xml:space="preserve">2012. Differential requirements of mammalian ESCRTs in multivesicular body formation, virus budding and cell division. FEBS J </w:t>
      </w:r>
      <w:r w:rsidRPr="00240B62">
        <w:rPr>
          <w:rFonts w:ascii="Calibri" w:hAnsi="Calibri"/>
          <w:b/>
          <w:noProof/>
        </w:rPr>
        <w:t>279:</w:t>
      </w:r>
      <w:r w:rsidRPr="00240B62">
        <w:rPr>
          <w:rFonts w:ascii="Calibri" w:hAnsi="Calibri"/>
          <w:noProof/>
        </w:rPr>
        <w:t>1399-1406.</w:t>
      </w:r>
      <w:bookmarkEnd w:id="6"/>
    </w:p>
    <w:p w:rsidR="00240B62" w:rsidRPr="00240B62" w:rsidRDefault="00240B62" w:rsidP="00240B62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7" w:name="_ENREF_7"/>
      <w:r w:rsidRPr="00240B62">
        <w:rPr>
          <w:rFonts w:ascii="Calibri" w:hAnsi="Calibri"/>
          <w:noProof/>
        </w:rPr>
        <w:t>7.</w:t>
      </w:r>
      <w:r w:rsidRPr="00240B62">
        <w:rPr>
          <w:rFonts w:ascii="Calibri" w:hAnsi="Calibri"/>
          <w:noProof/>
        </w:rPr>
        <w:tab/>
      </w:r>
      <w:r w:rsidRPr="00240B62">
        <w:rPr>
          <w:rFonts w:ascii="Calibri" w:hAnsi="Calibri"/>
          <w:b/>
          <w:noProof/>
        </w:rPr>
        <w:t xml:space="preserve">Bieniasz PD. </w:t>
      </w:r>
      <w:r w:rsidRPr="00240B62">
        <w:rPr>
          <w:rFonts w:ascii="Calibri" w:hAnsi="Calibri"/>
          <w:noProof/>
        </w:rPr>
        <w:t xml:space="preserve">2006. Late budding domains and host proteins in enveloped virus release. Virology </w:t>
      </w:r>
      <w:r w:rsidRPr="00240B62">
        <w:rPr>
          <w:rFonts w:ascii="Calibri" w:hAnsi="Calibri"/>
          <w:b/>
          <w:noProof/>
        </w:rPr>
        <w:t>344:</w:t>
      </w:r>
      <w:r w:rsidRPr="00240B62">
        <w:rPr>
          <w:rFonts w:ascii="Calibri" w:hAnsi="Calibri"/>
          <w:noProof/>
        </w:rPr>
        <w:t>55-63.</w:t>
      </w:r>
      <w:bookmarkEnd w:id="7"/>
    </w:p>
    <w:p w:rsidR="00240B62" w:rsidRPr="00240B62" w:rsidRDefault="00240B62" w:rsidP="00240B62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8" w:name="_ENREF_8"/>
      <w:r w:rsidRPr="00240B62">
        <w:rPr>
          <w:rFonts w:ascii="Calibri" w:hAnsi="Calibri"/>
          <w:noProof/>
        </w:rPr>
        <w:t>8.</w:t>
      </w:r>
      <w:r w:rsidRPr="00240B62">
        <w:rPr>
          <w:rFonts w:ascii="Calibri" w:hAnsi="Calibri"/>
          <w:noProof/>
        </w:rPr>
        <w:tab/>
      </w:r>
      <w:r w:rsidRPr="00240B62">
        <w:rPr>
          <w:rFonts w:ascii="Calibri" w:hAnsi="Calibri"/>
          <w:b/>
          <w:noProof/>
        </w:rPr>
        <w:t xml:space="preserve">Martin-Serrano J. </w:t>
      </w:r>
      <w:r w:rsidRPr="00240B62">
        <w:rPr>
          <w:rFonts w:ascii="Calibri" w:hAnsi="Calibri"/>
          <w:noProof/>
        </w:rPr>
        <w:t xml:space="preserve">2007. The role of ubiquitin in retroviral egress. Traffic </w:t>
      </w:r>
      <w:r w:rsidRPr="00240B62">
        <w:rPr>
          <w:rFonts w:ascii="Calibri" w:hAnsi="Calibri"/>
          <w:b/>
          <w:noProof/>
        </w:rPr>
        <w:t>8:</w:t>
      </w:r>
      <w:r w:rsidRPr="00240B62">
        <w:rPr>
          <w:rFonts w:ascii="Calibri" w:hAnsi="Calibri"/>
          <w:noProof/>
        </w:rPr>
        <w:t>1297-1303.</w:t>
      </w:r>
      <w:bookmarkEnd w:id="8"/>
    </w:p>
    <w:p w:rsidR="00240B62" w:rsidRPr="00240B62" w:rsidRDefault="00240B62" w:rsidP="00240B62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9" w:name="_ENREF_9"/>
      <w:r w:rsidRPr="00240B62">
        <w:rPr>
          <w:rFonts w:ascii="Calibri" w:hAnsi="Calibri"/>
          <w:noProof/>
        </w:rPr>
        <w:t>9.</w:t>
      </w:r>
      <w:r w:rsidRPr="00240B62">
        <w:rPr>
          <w:rFonts w:ascii="Calibri" w:hAnsi="Calibri"/>
          <w:noProof/>
        </w:rPr>
        <w:tab/>
      </w:r>
      <w:r w:rsidRPr="00240B62">
        <w:rPr>
          <w:rFonts w:ascii="Calibri" w:hAnsi="Calibri"/>
          <w:b/>
          <w:noProof/>
        </w:rPr>
        <w:t xml:space="preserve">Tattersall P. </w:t>
      </w:r>
      <w:r w:rsidRPr="00240B62">
        <w:rPr>
          <w:rFonts w:ascii="Calibri" w:hAnsi="Calibri"/>
          <w:noProof/>
        </w:rPr>
        <w:t xml:space="preserve">1972. Replication of the parvovirus MVM. I. Dependence of virus multiplication and plaque formation on cell growth. J Virol </w:t>
      </w:r>
      <w:r w:rsidRPr="00240B62">
        <w:rPr>
          <w:rFonts w:ascii="Calibri" w:hAnsi="Calibri"/>
          <w:b/>
          <w:noProof/>
        </w:rPr>
        <w:t>10:</w:t>
      </w:r>
      <w:r w:rsidRPr="00240B62">
        <w:rPr>
          <w:rFonts w:ascii="Calibri" w:hAnsi="Calibri"/>
          <w:noProof/>
        </w:rPr>
        <w:t>586-590.</w:t>
      </w:r>
      <w:bookmarkEnd w:id="9"/>
    </w:p>
    <w:p w:rsidR="00240B62" w:rsidRPr="00240B62" w:rsidRDefault="00240B62" w:rsidP="00240B62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10" w:name="_ENREF_10"/>
      <w:r w:rsidRPr="00240B62">
        <w:rPr>
          <w:rFonts w:ascii="Calibri" w:hAnsi="Calibri"/>
          <w:noProof/>
        </w:rPr>
        <w:t>10.</w:t>
      </w:r>
      <w:r w:rsidRPr="00240B62">
        <w:rPr>
          <w:rFonts w:ascii="Calibri" w:hAnsi="Calibri"/>
          <w:noProof/>
        </w:rPr>
        <w:tab/>
      </w:r>
      <w:r w:rsidRPr="00240B62">
        <w:rPr>
          <w:rFonts w:ascii="Calibri" w:hAnsi="Calibri"/>
          <w:b/>
          <w:noProof/>
        </w:rPr>
        <w:t xml:space="preserve">Cotmore SF, Tattersall P. </w:t>
      </w:r>
      <w:r w:rsidRPr="00240B62">
        <w:rPr>
          <w:rFonts w:ascii="Calibri" w:hAnsi="Calibri"/>
          <w:noProof/>
        </w:rPr>
        <w:t xml:space="preserve">1987. The autonomously replicating parvoviruses of vertebrates. Adv Virus Res </w:t>
      </w:r>
      <w:r w:rsidRPr="00240B62">
        <w:rPr>
          <w:rFonts w:ascii="Calibri" w:hAnsi="Calibri"/>
          <w:b/>
          <w:noProof/>
        </w:rPr>
        <w:t>33:</w:t>
      </w:r>
      <w:r w:rsidRPr="00240B62">
        <w:rPr>
          <w:rFonts w:ascii="Calibri" w:hAnsi="Calibri"/>
          <w:noProof/>
        </w:rPr>
        <w:t>91-174.</w:t>
      </w:r>
      <w:bookmarkEnd w:id="10"/>
    </w:p>
    <w:p w:rsidR="00240B62" w:rsidRPr="00240B62" w:rsidRDefault="00240B62" w:rsidP="00240B62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11" w:name="_ENREF_11"/>
      <w:r w:rsidRPr="00240B62">
        <w:rPr>
          <w:rFonts w:ascii="Calibri" w:hAnsi="Calibri"/>
          <w:noProof/>
        </w:rPr>
        <w:t>11.</w:t>
      </w:r>
      <w:r w:rsidRPr="00240B62">
        <w:rPr>
          <w:rFonts w:ascii="Calibri" w:hAnsi="Calibri"/>
          <w:noProof/>
        </w:rPr>
        <w:tab/>
      </w:r>
      <w:r w:rsidRPr="00240B62">
        <w:rPr>
          <w:rFonts w:ascii="Calibri" w:hAnsi="Calibri"/>
          <w:b/>
          <w:noProof/>
        </w:rPr>
        <w:t xml:space="preserve">Daeffler L, Horlein R, Rommelaere J, Nuesch JPF. </w:t>
      </w:r>
      <w:r w:rsidRPr="00240B62">
        <w:rPr>
          <w:rFonts w:ascii="Calibri" w:hAnsi="Calibri"/>
          <w:noProof/>
        </w:rPr>
        <w:t xml:space="preserve">2003. Modulation of minute virus of mice cytotoxic activities through site-directed mutagenesis within the NS coding region. J Virol </w:t>
      </w:r>
      <w:r w:rsidRPr="00240B62">
        <w:rPr>
          <w:rFonts w:ascii="Calibri" w:hAnsi="Calibri"/>
          <w:b/>
          <w:noProof/>
        </w:rPr>
        <w:t>77:</w:t>
      </w:r>
      <w:r w:rsidRPr="00240B62">
        <w:rPr>
          <w:rFonts w:ascii="Calibri" w:hAnsi="Calibri"/>
          <w:noProof/>
        </w:rPr>
        <w:t>12466-12478.</w:t>
      </w:r>
      <w:bookmarkEnd w:id="11"/>
    </w:p>
    <w:p w:rsidR="00240B62" w:rsidRPr="00240B62" w:rsidRDefault="00240B62" w:rsidP="00240B62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12" w:name="_ENREF_12"/>
      <w:r w:rsidRPr="00240B62">
        <w:rPr>
          <w:rFonts w:ascii="Calibri" w:hAnsi="Calibri"/>
          <w:noProof/>
        </w:rPr>
        <w:t>12.</w:t>
      </w:r>
      <w:r w:rsidRPr="00240B62">
        <w:rPr>
          <w:rFonts w:ascii="Calibri" w:hAnsi="Calibri"/>
          <w:noProof/>
        </w:rPr>
        <w:tab/>
      </w:r>
      <w:r w:rsidRPr="00240B62">
        <w:rPr>
          <w:rFonts w:ascii="Calibri" w:hAnsi="Calibri"/>
          <w:b/>
          <w:noProof/>
        </w:rPr>
        <w:t xml:space="preserve">Maul GG. </w:t>
      </w:r>
      <w:r w:rsidRPr="00240B62">
        <w:rPr>
          <w:rFonts w:ascii="Calibri" w:hAnsi="Calibri"/>
          <w:noProof/>
        </w:rPr>
        <w:t xml:space="preserve">1976. Fibrils attached to the nuclear pore prevent egress of SV40 particles from the infected nucleus. J Cell Biol </w:t>
      </w:r>
      <w:r w:rsidRPr="00240B62">
        <w:rPr>
          <w:rFonts w:ascii="Calibri" w:hAnsi="Calibri"/>
          <w:b/>
          <w:noProof/>
        </w:rPr>
        <w:t>70:</w:t>
      </w:r>
      <w:r w:rsidRPr="00240B62">
        <w:rPr>
          <w:rFonts w:ascii="Calibri" w:hAnsi="Calibri"/>
          <w:noProof/>
        </w:rPr>
        <w:t>714-719.</w:t>
      </w:r>
      <w:bookmarkEnd w:id="12"/>
    </w:p>
    <w:p w:rsidR="00240B62" w:rsidRPr="00240B62" w:rsidRDefault="00240B62" w:rsidP="00240B62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13" w:name="_ENREF_13"/>
      <w:r w:rsidRPr="00240B62">
        <w:rPr>
          <w:rFonts w:ascii="Calibri" w:hAnsi="Calibri"/>
          <w:noProof/>
        </w:rPr>
        <w:t>13.</w:t>
      </w:r>
      <w:r w:rsidRPr="00240B62">
        <w:rPr>
          <w:rFonts w:ascii="Calibri" w:hAnsi="Calibri"/>
          <w:noProof/>
        </w:rPr>
        <w:tab/>
      </w:r>
      <w:r w:rsidRPr="00240B62">
        <w:rPr>
          <w:rFonts w:ascii="Calibri" w:hAnsi="Calibri"/>
          <w:b/>
          <w:noProof/>
        </w:rPr>
        <w:t xml:space="preserve">Tucker SP, Compans RW. </w:t>
      </w:r>
      <w:r w:rsidRPr="00240B62">
        <w:rPr>
          <w:rFonts w:ascii="Calibri" w:hAnsi="Calibri"/>
          <w:noProof/>
        </w:rPr>
        <w:t xml:space="preserve">1993. Virus infection of polarized epithelial cells. Adv Virus Res </w:t>
      </w:r>
      <w:r w:rsidRPr="00240B62">
        <w:rPr>
          <w:rFonts w:ascii="Calibri" w:hAnsi="Calibri"/>
          <w:b/>
          <w:noProof/>
        </w:rPr>
        <w:t>42:</w:t>
      </w:r>
      <w:r w:rsidRPr="00240B62">
        <w:rPr>
          <w:rFonts w:ascii="Calibri" w:hAnsi="Calibri"/>
          <w:noProof/>
        </w:rPr>
        <w:t>187-247.</w:t>
      </w:r>
      <w:bookmarkEnd w:id="13"/>
    </w:p>
    <w:p w:rsidR="00240B62" w:rsidRPr="00240B62" w:rsidRDefault="00240B62" w:rsidP="00240B62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14" w:name="_ENREF_14"/>
      <w:r w:rsidRPr="00240B62">
        <w:rPr>
          <w:rFonts w:ascii="Calibri" w:hAnsi="Calibri"/>
          <w:noProof/>
        </w:rPr>
        <w:t>14.</w:t>
      </w:r>
      <w:r w:rsidRPr="00240B62">
        <w:rPr>
          <w:rFonts w:ascii="Calibri" w:hAnsi="Calibri"/>
          <w:noProof/>
        </w:rPr>
        <w:tab/>
      </w:r>
      <w:r w:rsidRPr="00240B62">
        <w:rPr>
          <w:rFonts w:ascii="Calibri" w:hAnsi="Calibri"/>
          <w:b/>
          <w:noProof/>
        </w:rPr>
        <w:t xml:space="preserve">Mohl BP, Roy P. </w:t>
      </w:r>
      <w:r w:rsidRPr="00240B62">
        <w:rPr>
          <w:rFonts w:ascii="Calibri" w:hAnsi="Calibri"/>
          <w:noProof/>
        </w:rPr>
        <w:t xml:space="preserve">2014. Bluetongue virus capsid assembly and maturation. Viruses </w:t>
      </w:r>
      <w:r w:rsidRPr="00240B62">
        <w:rPr>
          <w:rFonts w:ascii="Calibri" w:hAnsi="Calibri"/>
          <w:b/>
          <w:noProof/>
        </w:rPr>
        <w:t>6:</w:t>
      </w:r>
      <w:r w:rsidRPr="00240B62">
        <w:rPr>
          <w:rFonts w:ascii="Calibri" w:hAnsi="Calibri"/>
          <w:noProof/>
        </w:rPr>
        <w:t>3250-3270.</w:t>
      </w:r>
      <w:bookmarkEnd w:id="14"/>
    </w:p>
    <w:p w:rsidR="00240B62" w:rsidRPr="00240B62" w:rsidRDefault="00240B62" w:rsidP="00240B62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15" w:name="_ENREF_15"/>
      <w:r w:rsidRPr="00240B62">
        <w:rPr>
          <w:rFonts w:ascii="Calibri" w:hAnsi="Calibri"/>
          <w:noProof/>
        </w:rPr>
        <w:t>15.</w:t>
      </w:r>
      <w:r w:rsidRPr="00240B62">
        <w:rPr>
          <w:rFonts w:ascii="Calibri" w:hAnsi="Calibri"/>
          <w:noProof/>
        </w:rPr>
        <w:tab/>
      </w:r>
      <w:r w:rsidRPr="00240B62">
        <w:rPr>
          <w:rFonts w:ascii="Calibri" w:hAnsi="Calibri"/>
          <w:b/>
          <w:noProof/>
        </w:rPr>
        <w:t xml:space="preserve">Wirblich C, Bhattacharya B, Roy P. </w:t>
      </w:r>
      <w:r w:rsidRPr="00240B62">
        <w:rPr>
          <w:rFonts w:ascii="Calibri" w:hAnsi="Calibri"/>
          <w:noProof/>
        </w:rPr>
        <w:t xml:space="preserve">2005. Nonstructural protein 3 of bluetongue virus assists virus release by recruiting ESCRT-I protein Tsg101. J Virol </w:t>
      </w:r>
      <w:r w:rsidRPr="00240B62">
        <w:rPr>
          <w:rFonts w:ascii="Calibri" w:hAnsi="Calibri"/>
          <w:b/>
          <w:noProof/>
        </w:rPr>
        <w:t>80:</w:t>
      </w:r>
      <w:r w:rsidRPr="00240B62">
        <w:rPr>
          <w:rFonts w:ascii="Calibri" w:hAnsi="Calibri"/>
          <w:noProof/>
        </w:rPr>
        <w:t>460-473.</w:t>
      </w:r>
      <w:bookmarkEnd w:id="15"/>
    </w:p>
    <w:p w:rsidR="00240B62" w:rsidRPr="00240B62" w:rsidRDefault="00240B62" w:rsidP="00240B62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16" w:name="_ENREF_16"/>
      <w:r w:rsidRPr="00240B62">
        <w:rPr>
          <w:rFonts w:ascii="Calibri" w:hAnsi="Calibri"/>
          <w:noProof/>
        </w:rPr>
        <w:t>16.</w:t>
      </w:r>
      <w:r w:rsidRPr="00240B62">
        <w:rPr>
          <w:rFonts w:ascii="Calibri" w:hAnsi="Calibri"/>
          <w:noProof/>
        </w:rPr>
        <w:tab/>
      </w:r>
      <w:r w:rsidRPr="00240B62">
        <w:rPr>
          <w:rFonts w:ascii="Calibri" w:hAnsi="Calibri"/>
          <w:b/>
          <w:noProof/>
        </w:rPr>
        <w:t xml:space="preserve">Feng Z, Hensley L, McKnight KL, Hu F, Madden V, Ping L, Jeong SH, Walker C, Lanford RE, Lemon SM. </w:t>
      </w:r>
      <w:r w:rsidRPr="00240B62">
        <w:rPr>
          <w:rFonts w:ascii="Calibri" w:hAnsi="Calibri"/>
          <w:noProof/>
        </w:rPr>
        <w:t xml:space="preserve">2013. A pathogenic picornavirus acquires an envelope by hijacking cellular membranes. Nature </w:t>
      </w:r>
      <w:r w:rsidRPr="00240B62">
        <w:rPr>
          <w:rFonts w:ascii="Calibri" w:hAnsi="Calibri"/>
          <w:b/>
          <w:noProof/>
        </w:rPr>
        <w:t>496:</w:t>
      </w:r>
      <w:r w:rsidRPr="00240B62">
        <w:rPr>
          <w:rFonts w:ascii="Calibri" w:hAnsi="Calibri"/>
          <w:noProof/>
        </w:rPr>
        <w:t>367-371.</w:t>
      </w:r>
      <w:bookmarkEnd w:id="16"/>
    </w:p>
    <w:p w:rsidR="00240B62" w:rsidRPr="00240B62" w:rsidRDefault="00240B62" w:rsidP="00240B62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17" w:name="_ENREF_17"/>
      <w:r w:rsidRPr="00240B62">
        <w:rPr>
          <w:rFonts w:ascii="Calibri" w:hAnsi="Calibri"/>
          <w:noProof/>
        </w:rPr>
        <w:t>17.</w:t>
      </w:r>
      <w:r w:rsidRPr="00240B62">
        <w:rPr>
          <w:rFonts w:ascii="Calibri" w:hAnsi="Calibri"/>
          <w:noProof/>
        </w:rPr>
        <w:tab/>
      </w:r>
      <w:r w:rsidRPr="00240B62">
        <w:rPr>
          <w:rFonts w:ascii="Calibri" w:hAnsi="Calibri"/>
          <w:b/>
          <w:noProof/>
        </w:rPr>
        <w:t xml:space="preserve">Bird SW, Maynard ND, Covert MW, Kirkegaard K. </w:t>
      </w:r>
      <w:r w:rsidRPr="00240B62">
        <w:rPr>
          <w:rFonts w:ascii="Calibri" w:hAnsi="Calibri"/>
          <w:noProof/>
        </w:rPr>
        <w:t xml:space="preserve">2014. Nonlytic viral spread enhanced by autophagy components. Proc Natl Acad Sci U S A </w:t>
      </w:r>
      <w:r w:rsidRPr="00240B62">
        <w:rPr>
          <w:rFonts w:ascii="Calibri" w:hAnsi="Calibri"/>
          <w:b/>
          <w:noProof/>
        </w:rPr>
        <w:t>111:</w:t>
      </w:r>
      <w:r w:rsidRPr="00240B62">
        <w:rPr>
          <w:rFonts w:ascii="Calibri" w:hAnsi="Calibri"/>
          <w:noProof/>
        </w:rPr>
        <w:t>13081-13086.</w:t>
      </w:r>
      <w:bookmarkEnd w:id="17"/>
    </w:p>
    <w:p w:rsidR="00240B62" w:rsidRPr="00240B62" w:rsidRDefault="00240B62" w:rsidP="00240B62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18" w:name="_ENREF_18"/>
      <w:r w:rsidRPr="00240B62">
        <w:rPr>
          <w:rFonts w:ascii="Calibri" w:hAnsi="Calibri"/>
          <w:noProof/>
        </w:rPr>
        <w:t>18.</w:t>
      </w:r>
      <w:r w:rsidRPr="00240B62">
        <w:rPr>
          <w:rFonts w:ascii="Calibri" w:hAnsi="Calibri"/>
          <w:noProof/>
        </w:rPr>
        <w:tab/>
      </w:r>
      <w:r w:rsidRPr="00240B62">
        <w:rPr>
          <w:rFonts w:ascii="Calibri" w:hAnsi="Calibri"/>
          <w:b/>
          <w:noProof/>
        </w:rPr>
        <w:t xml:space="preserve">Tucker SP, Thornton CL, Wimmer E, Compans RW. </w:t>
      </w:r>
      <w:r w:rsidRPr="00240B62">
        <w:rPr>
          <w:rFonts w:ascii="Calibri" w:hAnsi="Calibri"/>
          <w:noProof/>
        </w:rPr>
        <w:t xml:space="preserve">1993. Vectorial release of poliovirus from polarized human intestinal epithelial cells. J Virol </w:t>
      </w:r>
      <w:r w:rsidRPr="00240B62">
        <w:rPr>
          <w:rFonts w:ascii="Calibri" w:hAnsi="Calibri"/>
          <w:b/>
          <w:noProof/>
        </w:rPr>
        <w:t>67:</w:t>
      </w:r>
      <w:r w:rsidRPr="00240B62">
        <w:rPr>
          <w:rFonts w:ascii="Calibri" w:hAnsi="Calibri"/>
          <w:noProof/>
        </w:rPr>
        <w:t>4274-4282.</w:t>
      </w:r>
      <w:bookmarkEnd w:id="18"/>
    </w:p>
    <w:p w:rsidR="00240B62" w:rsidRPr="00240B62" w:rsidRDefault="00240B62" w:rsidP="00240B62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19" w:name="_ENREF_19"/>
      <w:r w:rsidRPr="00240B62">
        <w:rPr>
          <w:rFonts w:ascii="Calibri" w:hAnsi="Calibri"/>
          <w:noProof/>
        </w:rPr>
        <w:t>19.</w:t>
      </w:r>
      <w:r w:rsidRPr="00240B62">
        <w:rPr>
          <w:rFonts w:ascii="Calibri" w:hAnsi="Calibri"/>
          <w:noProof/>
        </w:rPr>
        <w:tab/>
      </w:r>
      <w:r w:rsidRPr="00240B62">
        <w:rPr>
          <w:rFonts w:ascii="Calibri" w:hAnsi="Calibri"/>
          <w:b/>
          <w:noProof/>
        </w:rPr>
        <w:t xml:space="preserve">Clayson ET, Brando LV, Compans RW. </w:t>
      </w:r>
      <w:r w:rsidRPr="00240B62">
        <w:rPr>
          <w:rFonts w:ascii="Calibri" w:hAnsi="Calibri"/>
          <w:noProof/>
        </w:rPr>
        <w:t xml:space="preserve">1989. Release of simian virus 40 virions from epithelial cells is polarized and occurs without cell lysis. J Virol </w:t>
      </w:r>
      <w:r w:rsidRPr="00240B62">
        <w:rPr>
          <w:rFonts w:ascii="Calibri" w:hAnsi="Calibri"/>
          <w:b/>
          <w:noProof/>
        </w:rPr>
        <w:t>63:</w:t>
      </w:r>
      <w:r w:rsidRPr="00240B62">
        <w:rPr>
          <w:rFonts w:ascii="Calibri" w:hAnsi="Calibri"/>
          <w:noProof/>
        </w:rPr>
        <w:t>2278-2288.</w:t>
      </w:r>
      <w:bookmarkEnd w:id="19"/>
    </w:p>
    <w:p w:rsidR="00240B62" w:rsidRPr="00240B62" w:rsidRDefault="00240B62" w:rsidP="00240B62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20" w:name="_ENREF_20"/>
      <w:r w:rsidRPr="00240B62">
        <w:rPr>
          <w:rFonts w:ascii="Calibri" w:hAnsi="Calibri"/>
          <w:noProof/>
        </w:rPr>
        <w:t>20.</w:t>
      </w:r>
      <w:r w:rsidRPr="00240B62">
        <w:rPr>
          <w:rFonts w:ascii="Calibri" w:hAnsi="Calibri"/>
          <w:noProof/>
        </w:rPr>
        <w:tab/>
      </w:r>
      <w:r w:rsidRPr="00240B62">
        <w:rPr>
          <w:rFonts w:ascii="Calibri" w:hAnsi="Calibri"/>
          <w:b/>
          <w:noProof/>
        </w:rPr>
        <w:t xml:space="preserve">Jourdan N, Maurice M, Delautier D, Quero AM, Servin AL, Trugnan G. </w:t>
      </w:r>
      <w:r w:rsidRPr="00240B62">
        <w:rPr>
          <w:rFonts w:ascii="Calibri" w:hAnsi="Calibri"/>
          <w:noProof/>
        </w:rPr>
        <w:t xml:space="preserve">1997. Rotavirus is released from the apical surface of cultured human intestinal cells through nonconventional vesicular transport that bypasses the Golgi apparatus. J Virol </w:t>
      </w:r>
      <w:r w:rsidRPr="00240B62">
        <w:rPr>
          <w:rFonts w:ascii="Calibri" w:hAnsi="Calibri"/>
          <w:b/>
          <w:noProof/>
        </w:rPr>
        <w:t>71:</w:t>
      </w:r>
      <w:r w:rsidRPr="00240B62">
        <w:rPr>
          <w:rFonts w:ascii="Calibri" w:hAnsi="Calibri"/>
          <w:noProof/>
        </w:rPr>
        <w:t>8268-8278.</w:t>
      </w:r>
      <w:bookmarkEnd w:id="20"/>
    </w:p>
    <w:p w:rsidR="00240B62" w:rsidRPr="00240B62" w:rsidRDefault="00240B62" w:rsidP="00240B62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21" w:name="_ENREF_21"/>
      <w:r w:rsidRPr="00240B62">
        <w:rPr>
          <w:rFonts w:ascii="Calibri" w:hAnsi="Calibri"/>
          <w:noProof/>
        </w:rPr>
        <w:t>21.</w:t>
      </w:r>
      <w:r w:rsidRPr="00240B62">
        <w:rPr>
          <w:rFonts w:ascii="Calibri" w:hAnsi="Calibri"/>
          <w:noProof/>
        </w:rPr>
        <w:tab/>
      </w:r>
      <w:r w:rsidRPr="00240B62">
        <w:rPr>
          <w:rFonts w:ascii="Calibri" w:hAnsi="Calibri"/>
          <w:b/>
          <w:noProof/>
        </w:rPr>
        <w:t xml:space="preserve">Pintel D, Dadachanji D, Astell CR, Ward DC. </w:t>
      </w:r>
      <w:r w:rsidRPr="00240B62">
        <w:rPr>
          <w:rFonts w:ascii="Calibri" w:hAnsi="Calibri"/>
          <w:noProof/>
        </w:rPr>
        <w:t xml:space="preserve">1983. The genome of minute virus of mice, an autonomous parvovirus, encodes two overlapping transcription units. Nucleic Acids Res </w:t>
      </w:r>
      <w:r w:rsidRPr="00240B62">
        <w:rPr>
          <w:rFonts w:ascii="Calibri" w:hAnsi="Calibri"/>
          <w:b/>
          <w:noProof/>
        </w:rPr>
        <w:t>11:</w:t>
      </w:r>
      <w:r w:rsidRPr="00240B62">
        <w:rPr>
          <w:rFonts w:ascii="Calibri" w:hAnsi="Calibri"/>
          <w:noProof/>
        </w:rPr>
        <w:t>1019-1038.</w:t>
      </w:r>
      <w:bookmarkEnd w:id="21"/>
    </w:p>
    <w:p w:rsidR="00240B62" w:rsidRPr="00240B62" w:rsidRDefault="00240B62" w:rsidP="00240B62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22" w:name="_ENREF_22"/>
      <w:r w:rsidRPr="00240B62">
        <w:rPr>
          <w:rFonts w:ascii="Calibri" w:hAnsi="Calibri"/>
          <w:noProof/>
        </w:rPr>
        <w:t>22.</w:t>
      </w:r>
      <w:r w:rsidRPr="00240B62">
        <w:rPr>
          <w:rFonts w:ascii="Calibri" w:hAnsi="Calibri"/>
          <w:noProof/>
        </w:rPr>
        <w:tab/>
      </w:r>
      <w:r w:rsidRPr="00240B62">
        <w:rPr>
          <w:rFonts w:ascii="Calibri" w:hAnsi="Calibri"/>
          <w:b/>
          <w:noProof/>
        </w:rPr>
        <w:t xml:space="preserve">Caillet-Fauquet P, Perros M, Brandenburger A, Spegelaere P, Rommelaere J. </w:t>
      </w:r>
      <w:r w:rsidRPr="00240B62">
        <w:rPr>
          <w:rFonts w:ascii="Calibri" w:hAnsi="Calibri"/>
          <w:noProof/>
        </w:rPr>
        <w:t xml:space="preserve">1990. Programmed killing of human cells by means of an inducible clone of parvoviral genes encoding non-structural proteins. EMBO J </w:t>
      </w:r>
      <w:r w:rsidRPr="00240B62">
        <w:rPr>
          <w:rFonts w:ascii="Calibri" w:hAnsi="Calibri"/>
          <w:b/>
          <w:noProof/>
        </w:rPr>
        <w:t>9:</w:t>
      </w:r>
      <w:r w:rsidRPr="00240B62">
        <w:rPr>
          <w:rFonts w:ascii="Calibri" w:hAnsi="Calibri"/>
          <w:noProof/>
        </w:rPr>
        <w:t>2989-2995.</w:t>
      </w:r>
      <w:bookmarkEnd w:id="22"/>
    </w:p>
    <w:p w:rsidR="00240B62" w:rsidRPr="00240B62" w:rsidRDefault="00240B62" w:rsidP="00240B62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23" w:name="_ENREF_23"/>
      <w:r w:rsidRPr="00240B62">
        <w:rPr>
          <w:rFonts w:ascii="Calibri" w:hAnsi="Calibri"/>
          <w:noProof/>
        </w:rPr>
        <w:t>23.</w:t>
      </w:r>
      <w:r w:rsidRPr="00240B62">
        <w:rPr>
          <w:rFonts w:ascii="Calibri" w:hAnsi="Calibri"/>
          <w:noProof/>
        </w:rPr>
        <w:tab/>
      </w:r>
      <w:r w:rsidRPr="00240B62">
        <w:rPr>
          <w:rFonts w:ascii="Calibri" w:hAnsi="Calibri"/>
          <w:b/>
          <w:noProof/>
        </w:rPr>
        <w:t xml:space="preserve">Herrero YCM, Cornelis JJ, Herold-Mende C, Rommelaere J, Schlehofer JR, Geletneky K. </w:t>
      </w:r>
      <w:r w:rsidRPr="00240B62">
        <w:rPr>
          <w:rFonts w:ascii="Calibri" w:hAnsi="Calibri"/>
          <w:noProof/>
        </w:rPr>
        <w:t xml:space="preserve">2004. Parvovirus H-1 infection of human glioma cells leads to complete viral replication and efficient cell killing. Int J Cancer </w:t>
      </w:r>
      <w:r w:rsidRPr="00240B62">
        <w:rPr>
          <w:rFonts w:ascii="Calibri" w:hAnsi="Calibri"/>
          <w:b/>
          <w:noProof/>
        </w:rPr>
        <w:t>109:</w:t>
      </w:r>
      <w:r w:rsidRPr="00240B62">
        <w:rPr>
          <w:rFonts w:ascii="Calibri" w:hAnsi="Calibri"/>
          <w:noProof/>
        </w:rPr>
        <w:t>76-84.</w:t>
      </w:r>
      <w:bookmarkEnd w:id="23"/>
    </w:p>
    <w:p w:rsidR="00240B62" w:rsidRPr="00240B62" w:rsidRDefault="00240B62" w:rsidP="00240B62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24" w:name="_ENREF_24"/>
      <w:r w:rsidRPr="00240B62">
        <w:rPr>
          <w:rFonts w:ascii="Calibri" w:hAnsi="Calibri"/>
          <w:noProof/>
        </w:rPr>
        <w:t>24.</w:t>
      </w:r>
      <w:r w:rsidRPr="00240B62">
        <w:rPr>
          <w:rFonts w:ascii="Calibri" w:hAnsi="Calibri"/>
          <w:noProof/>
        </w:rPr>
        <w:tab/>
      </w:r>
      <w:r w:rsidRPr="00240B62">
        <w:rPr>
          <w:rFonts w:ascii="Calibri" w:hAnsi="Calibri"/>
          <w:b/>
          <w:noProof/>
        </w:rPr>
        <w:t xml:space="preserve">Corbau R, Duverger V, Rommelaere L, Nuesch JPF. </w:t>
      </w:r>
      <w:r w:rsidRPr="00240B62">
        <w:rPr>
          <w:rFonts w:ascii="Calibri" w:hAnsi="Calibri"/>
          <w:noProof/>
        </w:rPr>
        <w:t xml:space="preserve">2000. Regulation of MVM NS1 by protein kinase C: Impact of mutagenesis at consensus phosphorylation sites on replicative functions and cytopathic effects. Virology </w:t>
      </w:r>
      <w:r w:rsidRPr="00240B62">
        <w:rPr>
          <w:rFonts w:ascii="Calibri" w:hAnsi="Calibri"/>
          <w:b/>
          <w:noProof/>
        </w:rPr>
        <w:t>278:</w:t>
      </w:r>
      <w:r w:rsidRPr="00240B62">
        <w:rPr>
          <w:rFonts w:ascii="Calibri" w:hAnsi="Calibri"/>
          <w:noProof/>
        </w:rPr>
        <w:t>151-167.</w:t>
      </w:r>
      <w:bookmarkEnd w:id="24"/>
    </w:p>
    <w:p w:rsidR="00240B62" w:rsidRPr="00240B62" w:rsidRDefault="00240B62" w:rsidP="00240B62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25" w:name="_ENREF_25"/>
      <w:r w:rsidRPr="00240B62">
        <w:rPr>
          <w:rFonts w:ascii="Calibri" w:hAnsi="Calibri"/>
          <w:noProof/>
        </w:rPr>
        <w:lastRenderedPageBreak/>
        <w:t>25.</w:t>
      </w:r>
      <w:r w:rsidRPr="00240B62">
        <w:rPr>
          <w:rFonts w:ascii="Calibri" w:hAnsi="Calibri"/>
          <w:noProof/>
        </w:rPr>
        <w:tab/>
      </w:r>
      <w:r w:rsidRPr="00240B62">
        <w:rPr>
          <w:rFonts w:ascii="Calibri" w:hAnsi="Calibri"/>
          <w:b/>
          <w:noProof/>
        </w:rPr>
        <w:t xml:space="preserve">Vanacker JM, Rommelaere J. </w:t>
      </w:r>
      <w:r w:rsidRPr="00240B62">
        <w:rPr>
          <w:rFonts w:ascii="Calibri" w:hAnsi="Calibri"/>
          <w:noProof/>
        </w:rPr>
        <w:t xml:space="preserve">1995. Nonstructural Proteins of Autonomous Parvoviruses - from Cellular Effects to Molecular Mechanisms. Seminars in Virology </w:t>
      </w:r>
      <w:r w:rsidRPr="00240B62">
        <w:rPr>
          <w:rFonts w:ascii="Calibri" w:hAnsi="Calibri"/>
          <w:b/>
          <w:noProof/>
        </w:rPr>
        <w:t>6:</w:t>
      </w:r>
      <w:r w:rsidRPr="00240B62">
        <w:rPr>
          <w:rFonts w:ascii="Calibri" w:hAnsi="Calibri"/>
          <w:noProof/>
        </w:rPr>
        <w:t>291-297.</w:t>
      </w:r>
      <w:bookmarkEnd w:id="25"/>
    </w:p>
    <w:p w:rsidR="00240B62" w:rsidRPr="00240B62" w:rsidRDefault="00240B62" w:rsidP="00240B62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26" w:name="_ENREF_26"/>
      <w:r w:rsidRPr="00240B62">
        <w:rPr>
          <w:rFonts w:ascii="Calibri" w:hAnsi="Calibri"/>
          <w:noProof/>
        </w:rPr>
        <w:t>26.</w:t>
      </w:r>
      <w:r w:rsidRPr="00240B62">
        <w:rPr>
          <w:rFonts w:ascii="Calibri" w:hAnsi="Calibri"/>
          <w:noProof/>
        </w:rPr>
        <w:tab/>
      </w:r>
      <w:r w:rsidRPr="00240B62">
        <w:rPr>
          <w:rFonts w:ascii="Calibri" w:hAnsi="Calibri"/>
          <w:b/>
          <w:noProof/>
        </w:rPr>
        <w:t xml:space="preserve">Bar S, Rommelaere J, Nuesch JPF. </w:t>
      </w:r>
      <w:r w:rsidRPr="00240B62">
        <w:rPr>
          <w:rFonts w:ascii="Calibri" w:hAnsi="Calibri"/>
          <w:noProof/>
        </w:rPr>
        <w:t xml:space="preserve">2013. Vesicular Transport of Progeny Parvovirus Particles through ER and Golgi Regulates Maturation and Cytolysis. Plos Pathogens </w:t>
      </w:r>
      <w:r w:rsidRPr="00240B62">
        <w:rPr>
          <w:rFonts w:ascii="Calibri" w:hAnsi="Calibri"/>
          <w:b/>
          <w:noProof/>
        </w:rPr>
        <w:t>9</w:t>
      </w:r>
      <w:r w:rsidRPr="00240B62">
        <w:rPr>
          <w:rFonts w:ascii="Calibri" w:hAnsi="Calibri"/>
          <w:noProof/>
        </w:rPr>
        <w:t>.</w:t>
      </w:r>
      <w:bookmarkEnd w:id="26"/>
    </w:p>
    <w:p w:rsidR="00240B62" w:rsidRPr="00240B62" w:rsidRDefault="00240B62" w:rsidP="00240B62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27" w:name="_ENREF_27"/>
      <w:r w:rsidRPr="00240B62">
        <w:rPr>
          <w:rFonts w:ascii="Calibri" w:hAnsi="Calibri"/>
          <w:noProof/>
        </w:rPr>
        <w:t>27.</w:t>
      </w:r>
      <w:r w:rsidRPr="00240B62">
        <w:rPr>
          <w:rFonts w:ascii="Calibri" w:hAnsi="Calibri"/>
          <w:noProof/>
        </w:rPr>
        <w:tab/>
      </w:r>
      <w:r w:rsidRPr="00240B62">
        <w:rPr>
          <w:rFonts w:ascii="Calibri" w:hAnsi="Calibri"/>
          <w:b/>
          <w:noProof/>
        </w:rPr>
        <w:t xml:space="preserve">Bar S, Daeffler L, Rommelaere J, Nuesch JPF. </w:t>
      </w:r>
      <w:r w:rsidRPr="00240B62">
        <w:rPr>
          <w:rFonts w:ascii="Calibri" w:hAnsi="Calibri"/>
          <w:noProof/>
        </w:rPr>
        <w:t xml:space="preserve">2008. Vesicular egress of non-enveloped lytic parvoviruses depends on gelsolin functioning. Plos Pathogens </w:t>
      </w:r>
      <w:r w:rsidRPr="00240B62">
        <w:rPr>
          <w:rFonts w:ascii="Calibri" w:hAnsi="Calibri"/>
          <w:b/>
          <w:noProof/>
        </w:rPr>
        <w:t>4</w:t>
      </w:r>
      <w:r w:rsidRPr="00240B62">
        <w:rPr>
          <w:rFonts w:ascii="Calibri" w:hAnsi="Calibri"/>
          <w:noProof/>
        </w:rPr>
        <w:t>.</w:t>
      </w:r>
      <w:bookmarkEnd w:id="27"/>
    </w:p>
    <w:p w:rsidR="00240B62" w:rsidRPr="00240B62" w:rsidRDefault="00240B62" w:rsidP="00240B62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28" w:name="_ENREF_28"/>
      <w:r w:rsidRPr="00240B62">
        <w:rPr>
          <w:rFonts w:ascii="Calibri" w:hAnsi="Calibri"/>
          <w:noProof/>
        </w:rPr>
        <w:t>28.</w:t>
      </w:r>
      <w:r w:rsidRPr="00240B62">
        <w:rPr>
          <w:rFonts w:ascii="Calibri" w:hAnsi="Calibri"/>
          <w:noProof/>
        </w:rPr>
        <w:tab/>
      </w:r>
      <w:r w:rsidRPr="00240B62">
        <w:rPr>
          <w:rFonts w:ascii="Calibri" w:hAnsi="Calibri"/>
          <w:b/>
          <w:noProof/>
        </w:rPr>
        <w:t xml:space="preserve">Maroto B, Valle N, Saffrich R, Almendral JM. </w:t>
      </w:r>
      <w:r w:rsidRPr="00240B62">
        <w:rPr>
          <w:rFonts w:ascii="Calibri" w:hAnsi="Calibri"/>
          <w:noProof/>
        </w:rPr>
        <w:t xml:space="preserve">2004. Nuclear export of the nonenveloped parvovirus virion is directed by an unordered protein signal exposed on the capsid surface. J Virol </w:t>
      </w:r>
      <w:r w:rsidRPr="00240B62">
        <w:rPr>
          <w:rFonts w:ascii="Calibri" w:hAnsi="Calibri"/>
          <w:b/>
          <w:noProof/>
        </w:rPr>
        <w:t>78:</w:t>
      </w:r>
      <w:r w:rsidRPr="00240B62">
        <w:rPr>
          <w:rFonts w:ascii="Calibri" w:hAnsi="Calibri"/>
          <w:noProof/>
        </w:rPr>
        <w:t>10685-10694.</w:t>
      </w:r>
      <w:bookmarkEnd w:id="28"/>
    </w:p>
    <w:p w:rsidR="00240B62" w:rsidRPr="00240B62" w:rsidRDefault="00240B62" w:rsidP="00240B62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29" w:name="_ENREF_29"/>
      <w:r w:rsidRPr="00240B62">
        <w:rPr>
          <w:rFonts w:ascii="Calibri" w:hAnsi="Calibri"/>
          <w:noProof/>
        </w:rPr>
        <w:t>29.</w:t>
      </w:r>
      <w:r w:rsidRPr="00240B62">
        <w:rPr>
          <w:rFonts w:ascii="Calibri" w:hAnsi="Calibri"/>
          <w:noProof/>
        </w:rPr>
        <w:tab/>
      </w:r>
      <w:r w:rsidRPr="00240B62">
        <w:rPr>
          <w:rFonts w:ascii="Calibri" w:hAnsi="Calibri"/>
          <w:b/>
          <w:noProof/>
        </w:rPr>
        <w:t xml:space="preserve">Bodendorf U, Cziepluch C, Jauniaux JC, Rommelaere J, Salome N. </w:t>
      </w:r>
      <w:r w:rsidRPr="00240B62">
        <w:rPr>
          <w:rFonts w:ascii="Calibri" w:hAnsi="Calibri"/>
          <w:noProof/>
        </w:rPr>
        <w:t xml:space="preserve">1999. Nuclear export factor CRM1 interacts with nonstructural proteins NS2 from parvovirus minute virus of mice. J Virol </w:t>
      </w:r>
      <w:r w:rsidRPr="00240B62">
        <w:rPr>
          <w:rFonts w:ascii="Calibri" w:hAnsi="Calibri"/>
          <w:b/>
          <w:noProof/>
        </w:rPr>
        <w:t>73:</w:t>
      </w:r>
      <w:r w:rsidRPr="00240B62">
        <w:rPr>
          <w:rFonts w:ascii="Calibri" w:hAnsi="Calibri"/>
          <w:noProof/>
        </w:rPr>
        <w:t>7769-7779.</w:t>
      </w:r>
      <w:bookmarkEnd w:id="29"/>
    </w:p>
    <w:p w:rsidR="00240B62" w:rsidRPr="00240B62" w:rsidRDefault="00240B62" w:rsidP="00240B62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30" w:name="_ENREF_30"/>
      <w:r w:rsidRPr="00240B62">
        <w:rPr>
          <w:rFonts w:ascii="Calibri" w:hAnsi="Calibri"/>
          <w:noProof/>
        </w:rPr>
        <w:t>30.</w:t>
      </w:r>
      <w:r w:rsidRPr="00240B62">
        <w:rPr>
          <w:rFonts w:ascii="Calibri" w:hAnsi="Calibri"/>
          <w:noProof/>
        </w:rPr>
        <w:tab/>
      </w:r>
      <w:r w:rsidRPr="00240B62">
        <w:rPr>
          <w:rFonts w:ascii="Calibri" w:hAnsi="Calibri"/>
          <w:b/>
          <w:noProof/>
        </w:rPr>
        <w:t xml:space="preserve">Ohshima T, Nakajima T, Oishi T, Imamoto N, Yoneda Y, Fukamizu A, Yagami K. </w:t>
      </w:r>
      <w:r w:rsidRPr="00240B62">
        <w:rPr>
          <w:rFonts w:ascii="Calibri" w:hAnsi="Calibri"/>
          <w:noProof/>
        </w:rPr>
        <w:t xml:space="preserve">1999. CRM1 mediates nuclear export of nonstructural protein 2 from parvovirus minute virus of mice. Biochem Biophys Res Commun </w:t>
      </w:r>
      <w:r w:rsidRPr="00240B62">
        <w:rPr>
          <w:rFonts w:ascii="Calibri" w:hAnsi="Calibri"/>
          <w:b/>
          <w:noProof/>
        </w:rPr>
        <w:t>264:</w:t>
      </w:r>
      <w:r w:rsidRPr="00240B62">
        <w:rPr>
          <w:rFonts w:ascii="Calibri" w:hAnsi="Calibri"/>
          <w:noProof/>
        </w:rPr>
        <w:t>144-150.</w:t>
      </w:r>
      <w:bookmarkEnd w:id="30"/>
    </w:p>
    <w:p w:rsidR="00240B62" w:rsidRPr="00240B62" w:rsidRDefault="00240B62" w:rsidP="00240B62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31" w:name="_ENREF_31"/>
      <w:r w:rsidRPr="00240B62">
        <w:rPr>
          <w:rFonts w:ascii="Calibri" w:hAnsi="Calibri"/>
          <w:noProof/>
        </w:rPr>
        <w:t>31.</w:t>
      </w:r>
      <w:r w:rsidRPr="00240B62">
        <w:rPr>
          <w:rFonts w:ascii="Calibri" w:hAnsi="Calibri"/>
          <w:noProof/>
        </w:rPr>
        <w:tab/>
      </w:r>
      <w:r w:rsidRPr="00240B62">
        <w:rPr>
          <w:rFonts w:ascii="Calibri" w:hAnsi="Calibri"/>
          <w:b/>
          <w:noProof/>
        </w:rPr>
        <w:t xml:space="preserve">Nachury MV, Weis K. </w:t>
      </w:r>
      <w:r w:rsidRPr="00240B62">
        <w:rPr>
          <w:rFonts w:ascii="Calibri" w:hAnsi="Calibri"/>
          <w:noProof/>
        </w:rPr>
        <w:t xml:space="preserve">1999. The direction of transport through the nuclear pore can be inverted. Proc Natl Acad Sci U S A </w:t>
      </w:r>
      <w:r w:rsidRPr="00240B62">
        <w:rPr>
          <w:rFonts w:ascii="Calibri" w:hAnsi="Calibri"/>
          <w:b/>
          <w:noProof/>
        </w:rPr>
        <w:t>96:</w:t>
      </w:r>
      <w:r w:rsidRPr="00240B62">
        <w:rPr>
          <w:rFonts w:ascii="Calibri" w:hAnsi="Calibri"/>
          <w:noProof/>
        </w:rPr>
        <w:t>9622-9627.</w:t>
      </w:r>
      <w:bookmarkEnd w:id="31"/>
    </w:p>
    <w:p w:rsidR="00240B62" w:rsidRPr="00240B62" w:rsidRDefault="00240B62" w:rsidP="00240B62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32" w:name="_ENREF_32"/>
      <w:r w:rsidRPr="00240B62">
        <w:rPr>
          <w:rFonts w:ascii="Calibri" w:hAnsi="Calibri"/>
          <w:noProof/>
        </w:rPr>
        <w:t>32.</w:t>
      </w:r>
      <w:r w:rsidRPr="00240B62">
        <w:rPr>
          <w:rFonts w:ascii="Calibri" w:hAnsi="Calibri"/>
          <w:noProof/>
        </w:rPr>
        <w:tab/>
      </w:r>
      <w:r w:rsidRPr="00240B62">
        <w:rPr>
          <w:rFonts w:ascii="Calibri" w:hAnsi="Calibri"/>
          <w:b/>
          <w:noProof/>
        </w:rPr>
        <w:t xml:space="preserve">Engelsma D, Valle N, Fish A, Salome N, Almendral JM, Fornerod M. </w:t>
      </w:r>
      <w:r w:rsidRPr="00240B62">
        <w:rPr>
          <w:rFonts w:ascii="Calibri" w:hAnsi="Calibri"/>
          <w:noProof/>
        </w:rPr>
        <w:t xml:space="preserve">2008. A supraphysiological nuclear export signal is required for parvovirus nuclear export. Molecular Biology of the Cell </w:t>
      </w:r>
      <w:r w:rsidRPr="00240B62">
        <w:rPr>
          <w:rFonts w:ascii="Calibri" w:hAnsi="Calibri"/>
          <w:b/>
          <w:noProof/>
        </w:rPr>
        <w:t>19:</w:t>
      </w:r>
      <w:r w:rsidRPr="00240B62">
        <w:rPr>
          <w:rFonts w:ascii="Calibri" w:hAnsi="Calibri"/>
          <w:noProof/>
        </w:rPr>
        <w:t>2544-2552.</w:t>
      </w:r>
      <w:bookmarkEnd w:id="32"/>
    </w:p>
    <w:p w:rsidR="00240B62" w:rsidRPr="00240B62" w:rsidRDefault="00240B62" w:rsidP="00240B62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33" w:name="_ENREF_33"/>
      <w:r w:rsidRPr="00240B62">
        <w:rPr>
          <w:rFonts w:ascii="Calibri" w:hAnsi="Calibri"/>
          <w:noProof/>
        </w:rPr>
        <w:t>33.</w:t>
      </w:r>
      <w:r w:rsidRPr="00240B62">
        <w:rPr>
          <w:rFonts w:ascii="Calibri" w:hAnsi="Calibri"/>
          <w:noProof/>
        </w:rPr>
        <w:tab/>
      </w:r>
      <w:r w:rsidRPr="00240B62">
        <w:rPr>
          <w:rFonts w:ascii="Calibri" w:hAnsi="Calibri"/>
          <w:b/>
          <w:noProof/>
        </w:rPr>
        <w:t xml:space="preserve">Naeger LK, Cater J, Pintel DJ. </w:t>
      </w:r>
      <w:r w:rsidRPr="00240B62">
        <w:rPr>
          <w:rFonts w:ascii="Calibri" w:hAnsi="Calibri"/>
          <w:noProof/>
        </w:rPr>
        <w:t xml:space="preserve">1990. The Small Nonstructural Protein (Ns2) of the Parvovirus Minute Virus of Mice Is Required for Efficient DNA-Replication and Infectious Virus Production in a Cell-Type-Specific Manner. J Virol </w:t>
      </w:r>
      <w:r w:rsidRPr="00240B62">
        <w:rPr>
          <w:rFonts w:ascii="Calibri" w:hAnsi="Calibri"/>
          <w:b/>
          <w:noProof/>
        </w:rPr>
        <w:t>64:</w:t>
      </w:r>
      <w:r w:rsidRPr="00240B62">
        <w:rPr>
          <w:rFonts w:ascii="Calibri" w:hAnsi="Calibri"/>
          <w:noProof/>
        </w:rPr>
        <w:t>6166-6175.</w:t>
      </w:r>
      <w:bookmarkEnd w:id="33"/>
    </w:p>
    <w:p w:rsidR="00240B62" w:rsidRPr="00240B62" w:rsidRDefault="00240B62" w:rsidP="00240B62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34" w:name="_ENREF_34"/>
      <w:r w:rsidRPr="00240B62">
        <w:rPr>
          <w:rFonts w:ascii="Calibri" w:hAnsi="Calibri"/>
          <w:noProof/>
        </w:rPr>
        <w:t>34.</w:t>
      </w:r>
      <w:r w:rsidRPr="00240B62">
        <w:rPr>
          <w:rFonts w:ascii="Calibri" w:hAnsi="Calibri"/>
          <w:noProof/>
        </w:rPr>
        <w:tab/>
      </w:r>
      <w:r w:rsidRPr="00240B62">
        <w:rPr>
          <w:rFonts w:ascii="Calibri" w:hAnsi="Calibri"/>
          <w:b/>
          <w:noProof/>
        </w:rPr>
        <w:t xml:space="preserve">Miller CL, Pintel DJ. </w:t>
      </w:r>
      <w:r w:rsidRPr="00240B62">
        <w:rPr>
          <w:rFonts w:ascii="Calibri" w:hAnsi="Calibri"/>
          <w:noProof/>
        </w:rPr>
        <w:t xml:space="preserve">2002. Interaction between parvovirus NS2 protein and nuclear export factor Crm1 is important for viral egress from the nucleus of murine cells. J Virol </w:t>
      </w:r>
      <w:r w:rsidRPr="00240B62">
        <w:rPr>
          <w:rFonts w:ascii="Calibri" w:hAnsi="Calibri"/>
          <w:b/>
          <w:noProof/>
        </w:rPr>
        <w:t>76:</w:t>
      </w:r>
      <w:r w:rsidRPr="00240B62">
        <w:rPr>
          <w:rFonts w:ascii="Calibri" w:hAnsi="Calibri"/>
          <w:noProof/>
        </w:rPr>
        <w:t>3257-3266.</w:t>
      </w:r>
      <w:bookmarkEnd w:id="34"/>
    </w:p>
    <w:p w:rsidR="00240B62" w:rsidRPr="00240B62" w:rsidRDefault="00240B62" w:rsidP="00240B62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35" w:name="_ENREF_35"/>
      <w:r w:rsidRPr="00240B62">
        <w:rPr>
          <w:rFonts w:ascii="Calibri" w:hAnsi="Calibri"/>
          <w:noProof/>
        </w:rPr>
        <w:t>35.</w:t>
      </w:r>
      <w:r w:rsidRPr="00240B62">
        <w:rPr>
          <w:rFonts w:ascii="Calibri" w:hAnsi="Calibri"/>
          <w:noProof/>
        </w:rPr>
        <w:tab/>
      </w:r>
      <w:r w:rsidRPr="00240B62">
        <w:rPr>
          <w:rFonts w:ascii="Calibri" w:hAnsi="Calibri"/>
          <w:b/>
          <w:noProof/>
        </w:rPr>
        <w:t xml:space="preserve">Weiss N, Stroh-Dege A, Rommelaere J, Dinsart C, Salome N. </w:t>
      </w:r>
      <w:r w:rsidRPr="00240B62">
        <w:rPr>
          <w:rFonts w:ascii="Calibri" w:hAnsi="Calibri"/>
          <w:noProof/>
        </w:rPr>
        <w:t xml:space="preserve">2012. An in-frame deletion in the NS protein-coding sequence of parvovirus H-1PV efficiently stimulates export and infectivity of progeny virions. J Virol </w:t>
      </w:r>
      <w:r w:rsidRPr="00240B62">
        <w:rPr>
          <w:rFonts w:ascii="Calibri" w:hAnsi="Calibri"/>
          <w:b/>
          <w:noProof/>
        </w:rPr>
        <w:t>86:</w:t>
      </w:r>
      <w:r w:rsidRPr="00240B62">
        <w:rPr>
          <w:rFonts w:ascii="Calibri" w:hAnsi="Calibri"/>
          <w:noProof/>
        </w:rPr>
        <w:t>7554-7564.</w:t>
      </w:r>
      <w:bookmarkEnd w:id="35"/>
    </w:p>
    <w:p w:rsidR="00240B62" w:rsidRPr="00240B62" w:rsidRDefault="00240B62" w:rsidP="00240B62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36" w:name="_ENREF_36"/>
      <w:r w:rsidRPr="00240B62">
        <w:rPr>
          <w:rFonts w:ascii="Calibri" w:hAnsi="Calibri"/>
          <w:noProof/>
        </w:rPr>
        <w:t>36.</w:t>
      </w:r>
      <w:r w:rsidRPr="00240B62">
        <w:rPr>
          <w:rFonts w:ascii="Calibri" w:hAnsi="Calibri"/>
          <w:noProof/>
        </w:rPr>
        <w:tab/>
      </w:r>
      <w:r w:rsidRPr="00240B62">
        <w:rPr>
          <w:rFonts w:ascii="Calibri" w:hAnsi="Calibri"/>
          <w:b/>
          <w:noProof/>
        </w:rPr>
        <w:t xml:space="preserve">Kudo N, Wolff B, Sekimoto T, Schreiner EP, Yoneda Y, Yanagida M, Horinouchi S, Yoshida M. </w:t>
      </w:r>
      <w:r w:rsidRPr="00240B62">
        <w:rPr>
          <w:rFonts w:ascii="Calibri" w:hAnsi="Calibri"/>
          <w:noProof/>
        </w:rPr>
        <w:t xml:space="preserve">1998. Leptomycin B inhibition of signal-mediated nuclear export by direct binding to CRM1. Experimental Cell Research </w:t>
      </w:r>
      <w:r w:rsidRPr="00240B62">
        <w:rPr>
          <w:rFonts w:ascii="Calibri" w:hAnsi="Calibri"/>
          <w:b/>
          <w:noProof/>
        </w:rPr>
        <w:t>242:</w:t>
      </w:r>
      <w:r w:rsidRPr="00240B62">
        <w:rPr>
          <w:rFonts w:ascii="Calibri" w:hAnsi="Calibri"/>
          <w:noProof/>
        </w:rPr>
        <w:t>540-547.</w:t>
      </w:r>
      <w:bookmarkEnd w:id="36"/>
    </w:p>
    <w:p w:rsidR="00240B62" w:rsidRPr="00240B62" w:rsidRDefault="00240B62" w:rsidP="00240B62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37" w:name="_ENREF_37"/>
      <w:r w:rsidRPr="00240B62">
        <w:rPr>
          <w:rFonts w:ascii="Calibri" w:hAnsi="Calibri"/>
          <w:noProof/>
        </w:rPr>
        <w:t>37.</w:t>
      </w:r>
      <w:r w:rsidRPr="00240B62">
        <w:rPr>
          <w:rFonts w:ascii="Calibri" w:hAnsi="Calibri"/>
          <w:noProof/>
        </w:rPr>
        <w:tab/>
      </w:r>
      <w:r w:rsidRPr="00240B62">
        <w:rPr>
          <w:rFonts w:ascii="Calibri" w:hAnsi="Calibri"/>
          <w:b/>
          <w:noProof/>
        </w:rPr>
        <w:t xml:space="preserve">Maroto B, Ramirez JC, Almendral JM. </w:t>
      </w:r>
      <w:r w:rsidRPr="00240B62">
        <w:rPr>
          <w:rFonts w:ascii="Calibri" w:hAnsi="Calibri"/>
          <w:noProof/>
        </w:rPr>
        <w:t xml:space="preserve">2000. Phosphorylation status of the parvovirus minute virus of mice particle: mapping and biological relevance of the major phosphorylation sites. J Virol </w:t>
      </w:r>
      <w:r w:rsidRPr="00240B62">
        <w:rPr>
          <w:rFonts w:ascii="Calibri" w:hAnsi="Calibri"/>
          <w:b/>
          <w:noProof/>
        </w:rPr>
        <w:t>74:</w:t>
      </w:r>
      <w:r w:rsidRPr="00240B62">
        <w:rPr>
          <w:rFonts w:ascii="Calibri" w:hAnsi="Calibri"/>
          <w:noProof/>
        </w:rPr>
        <w:t>10892-10902.</w:t>
      </w:r>
      <w:bookmarkEnd w:id="37"/>
    </w:p>
    <w:p w:rsidR="00240B62" w:rsidRPr="00240B62" w:rsidRDefault="00240B62" w:rsidP="00240B62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38" w:name="_ENREF_38"/>
      <w:r w:rsidRPr="00240B62">
        <w:rPr>
          <w:rFonts w:ascii="Calibri" w:hAnsi="Calibri"/>
          <w:noProof/>
        </w:rPr>
        <w:t>38.</w:t>
      </w:r>
      <w:r w:rsidRPr="00240B62">
        <w:rPr>
          <w:rFonts w:ascii="Calibri" w:hAnsi="Calibri"/>
          <w:noProof/>
        </w:rPr>
        <w:tab/>
      </w:r>
      <w:r w:rsidRPr="00240B62">
        <w:rPr>
          <w:rFonts w:ascii="Calibri" w:hAnsi="Calibri"/>
          <w:b/>
          <w:noProof/>
        </w:rPr>
        <w:t xml:space="preserve">Nuesch ER, Lachmann S, Rommelaere J. </w:t>
      </w:r>
      <w:r w:rsidRPr="00240B62">
        <w:rPr>
          <w:rFonts w:ascii="Calibri" w:hAnsi="Calibri"/>
          <w:noProof/>
        </w:rPr>
        <w:t xml:space="preserve">2005. Selective alterations of the host cell architecture upon infection with parvovirus minute virus of mice. Virology </w:t>
      </w:r>
      <w:r w:rsidRPr="00240B62">
        <w:rPr>
          <w:rFonts w:ascii="Calibri" w:hAnsi="Calibri"/>
          <w:b/>
          <w:noProof/>
        </w:rPr>
        <w:t>331:</w:t>
      </w:r>
      <w:r w:rsidRPr="00240B62">
        <w:rPr>
          <w:rFonts w:ascii="Calibri" w:hAnsi="Calibri"/>
          <w:noProof/>
        </w:rPr>
        <w:t>159-174.</w:t>
      </w:r>
      <w:bookmarkEnd w:id="38"/>
    </w:p>
    <w:p w:rsidR="00240B62" w:rsidRPr="00240B62" w:rsidRDefault="00240B62" w:rsidP="00240B62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39" w:name="_ENREF_39"/>
      <w:r w:rsidRPr="00240B62">
        <w:rPr>
          <w:rFonts w:ascii="Calibri" w:hAnsi="Calibri"/>
          <w:noProof/>
        </w:rPr>
        <w:t>39.</w:t>
      </w:r>
      <w:r w:rsidRPr="00240B62">
        <w:rPr>
          <w:rFonts w:ascii="Calibri" w:hAnsi="Calibri"/>
          <w:noProof/>
        </w:rPr>
        <w:tab/>
      </w:r>
      <w:r w:rsidRPr="00240B62">
        <w:rPr>
          <w:rFonts w:ascii="Calibri" w:hAnsi="Calibri"/>
          <w:b/>
          <w:noProof/>
        </w:rPr>
        <w:t xml:space="preserve">Nuesch JP, Rommelaere J. </w:t>
      </w:r>
      <w:r w:rsidRPr="00240B62">
        <w:rPr>
          <w:rFonts w:ascii="Calibri" w:hAnsi="Calibri"/>
          <w:noProof/>
        </w:rPr>
        <w:t xml:space="preserve">2006. NS1 interaction with CKII alpha: novel protein complex mediating parvovirus-induced cytotoxicity. J Virol </w:t>
      </w:r>
      <w:r w:rsidRPr="00240B62">
        <w:rPr>
          <w:rFonts w:ascii="Calibri" w:hAnsi="Calibri"/>
          <w:b/>
          <w:noProof/>
        </w:rPr>
        <w:t>80:</w:t>
      </w:r>
      <w:r w:rsidRPr="00240B62">
        <w:rPr>
          <w:rFonts w:ascii="Calibri" w:hAnsi="Calibri"/>
          <w:noProof/>
        </w:rPr>
        <w:t>4729-4739.</w:t>
      </w:r>
      <w:bookmarkEnd w:id="39"/>
    </w:p>
    <w:p w:rsidR="00240B62" w:rsidRPr="00240B62" w:rsidRDefault="00240B62" w:rsidP="00240B62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40" w:name="_ENREF_40"/>
      <w:r w:rsidRPr="00240B62">
        <w:rPr>
          <w:rFonts w:ascii="Calibri" w:hAnsi="Calibri"/>
          <w:noProof/>
        </w:rPr>
        <w:t>40.</w:t>
      </w:r>
      <w:r w:rsidRPr="00240B62">
        <w:rPr>
          <w:rFonts w:ascii="Calibri" w:hAnsi="Calibri"/>
          <w:noProof/>
        </w:rPr>
        <w:tab/>
      </w:r>
      <w:r w:rsidRPr="00240B62">
        <w:rPr>
          <w:rFonts w:ascii="Calibri" w:hAnsi="Calibri"/>
          <w:b/>
          <w:noProof/>
        </w:rPr>
        <w:t xml:space="preserve">Di Piazza M, Mader C, Geletneky K, Herrero YCM, Weber E, Schlehofer J, Deleu L, Rommelaere J. </w:t>
      </w:r>
      <w:r w:rsidRPr="00240B62">
        <w:rPr>
          <w:rFonts w:ascii="Calibri" w:hAnsi="Calibri"/>
          <w:noProof/>
        </w:rPr>
        <w:t xml:space="preserve">2007. Cytosolic activation of cathepsins mediates parvovirus H-1-induced killing of cisplatin and TRAIL-resistant glioma cells. J Virol </w:t>
      </w:r>
      <w:r w:rsidRPr="00240B62">
        <w:rPr>
          <w:rFonts w:ascii="Calibri" w:hAnsi="Calibri"/>
          <w:b/>
          <w:noProof/>
        </w:rPr>
        <w:t>81:</w:t>
      </w:r>
      <w:r w:rsidRPr="00240B62">
        <w:rPr>
          <w:rFonts w:ascii="Calibri" w:hAnsi="Calibri"/>
          <w:noProof/>
        </w:rPr>
        <w:t>4186-4198.</w:t>
      </w:r>
      <w:bookmarkEnd w:id="40"/>
    </w:p>
    <w:p w:rsidR="00240B62" w:rsidRPr="00240B62" w:rsidRDefault="00240B62" w:rsidP="00240B62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41" w:name="_ENREF_41"/>
      <w:r w:rsidRPr="00240B62">
        <w:rPr>
          <w:rFonts w:ascii="Calibri" w:hAnsi="Calibri"/>
          <w:noProof/>
        </w:rPr>
        <w:t>41.</w:t>
      </w:r>
      <w:r w:rsidRPr="00240B62">
        <w:rPr>
          <w:rFonts w:ascii="Calibri" w:hAnsi="Calibri"/>
          <w:noProof/>
        </w:rPr>
        <w:tab/>
      </w:r>
      <w:r w:rsidRPr="00240B62">
        <w:rPr>
          <w:rFonts w:ascii="Calibri" w:hAnsi="Calibri"/>
          <w:b/>
          <w:noProof/>
        </w:rPr>
        <w:t xml:space="preserve">Praefcke GJ, McMahon HT. </w:t>
      </w:r>
      <w:r w:rsidRPr="00240B62">
        <w:rPr>
          <w:rFonts w:ascii="Calibri" w:hAnsi="Calibri"/>
          <w:noProof/>
        </w:rPr>
        <w:t xml:space="preserve">2004. The dynamin superfamily: universal membrane tubulation and fission molecules? Nat Rev Mol Cell Biol </w:t>
      </w:r>
      <w:r w:rsidRPr="00240B62">
        <w:rPr>
          <w:rFonts w:ascii="Calibri" w:hAnsi="Calibri"/>
          <w:b/>
          <w:noProof/>
        </w:rPr>
        <w:t>5:</w:t>
      </w:r>
      <w:r w:rsidRPr="00240B62">
        <w:rPr>
          <w:rFonts w:ascii="Calibri" w:hAnsi="Calibri"/>
          <w:noProof/>
        </w:rPr>
        <w:t>133-147.</w:t>
      </w:r>
      <w:bookmarkEnd w:id="41"/>
    </w:p>
    <w:p w:rsidR="00240B62" w:rsidRPr="00240B62" w:rsidRDefault="00240B62" w:rsidP="00240B62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42" w:name="_ENREF_42"/>
      <w:r w:rsidRPr="00240B62">
        <w:rPr>
          <w:rFonts w:ascii="Calibri" w:hAnsi="Calibri"/>
          <w:noProof/>
        </w:rPr>
        <w:t>42.</w:t>
      </w:r>
      <w:r w:rsidRPr="00240B62">
        <w:rPr>
          <w:rFonts w:ascii="Calibri" w:hAnsi="Calibri"/>
          <w:noProof/>
        </w:rPr>
        <w:tab/>
      </w:r>
      <w:r w:rsidRPr="00240B62">
        <w:rPr>
          <w:rFonts w:ascii="Calibri" w:hAnsi="Calibri"/>
          <w:b/>
          <w:noProof/>
        </w:rPr>
        <w:t xml:space="preserve">Stamnes M. </w:t>
      </w:r>
      <w:r w:rsidRPr="00240B62">
        <w:rPr>
          <w:rFonts w:ascii="Calibri" w:hAnsi="Calibri"/>
          <w:noProof/>
        </w:rPr>
        <w:t xml:space="preserve">2002. Regulating the actin cytoskeleton during vesicular transport. Curr Opin Cell Biol </w:t>
      </w:r>
      <w:r w:rsidRPr="00240B62">
        <w:rPr>
          <w:rFonts w:ascii="Calibri" w:hAnsi="Calibri"/>
          <w:b/>
          <w:noProof/>
        </w:rPr>
        <w:t>14:</w:t>
      </w:r>
      <w:r w:rsidRPr="00240B62">
        <w:rPr>
          <w:rFonts w:ascii="Calibri" w:hAnsi="Calibri"/>
          <w:noProof/>
        </w:rPr>
        <w:t>428-433.</w:t>
      </w:r>
      <w:bookmarkEnd w:id="42"/>
    </w:p>
    <w:p w:rsidR="00240B62" w:rsidRPr="00240B62" w:rsidRDefault="00240B62" w:rsidP="00240B62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43" w:name="_ENREF_43"/>
      <w:r w:rsidRPr="00240B62">
        <w:rPr>
          <w:rFonts w:ascii="Calibri" w:hAnsi="Calibri"/>
          <w:noProof/>
        </w:rPr>
        <w:t>43.</w:t>
      </w:r>
      <w:r w:rsidRPr="00240B62">
        <w:rPr>
          <w:rFonts w:ascii="Calibri" w:hAnsi="Calibri"/>
          <w:noProof/>
        </w:rPr>
        <w:tab/>
      </w:r>
      <w:r w:rsidRPr="00240B62">
        <w:rPr>
          <w:rFonts w:ascii="Calibri" w:hAnsi="Calibri"/>
          <w:b/>
          <w:noProof/>
        </w:rPr>
        <w:t xml:space="preserve">Slepchenko BM, Semenova I, Zaliapin I, Rodionov V. </w:t>
      </w:r>
      <w:r w:rsidRPr="00240B62">
        <w:rPr>
          <w:rFonts w:ascii="Calibri" w:hAnsi="Calibri"/>
          <w:noProof/>
        </w:rPr>
        <w:t xml:space="preserve">2007. Switching of membrane organelles between cytoskeletal transport systems is determined by regulation of the microtubule-based transport. J Cell Biol </w:t>
      </w:r>
      <w:r w:rsidRPr="00240B62">
        <w:rPr>
          <w:rFonts w:ascii="Calibri" w:hAnsi="Calibri"/>
          <w:b/>
          <w:noProof/>
        </w:rPr>
        <w:t>179:</w:t>
      </w:r>
      <w:r w:rsidRPr="00240B62">
        <w:rPr>
          <w:rFonts w:ascii="Calibri" w:hAnsi="Calibri"/>
          <w:noProof/>
        </w:rPr>
        <w:t>635-641.</w:t>
      </w:r>
      <w:bookmarkEnd w:id="43"/>
    </w:p>
    <w:p w:rsidR="00240B62" w:rsidRPr="00240B62" w:rsidRDefault="00240B62" w:rsidP="00240B62">
      <w:pPr>
        <w:spacing w:after="0" w:line="240" w:lineRule="auto"/>
        <w:ind w:left="720" w:hanging="720"/>
        <w:jc w:val="both"/>
        <w:rPr>
          <w:rFonts w:ascii="Calibri" w:hAnsi="Calibri"/>
          <w:noProof/>
          <w:lang w:val="es-ES"/>
        </w:rPr>
      </w:pPr>
      <w:bookmarkStart w:id="44" w:name="_ENREF_44"/>
      <w:r w:rsidRPr="00240B62">
        <w:rPr>
          <w:rFonts w:ascii="Calibri" w:hAnsi="Calibri"/>
          <w:noProof/>
        </w:rPr>
        <w:t>44.</w:t>
      </w:r>
      <w:r w:rsidRPr="00240B62">
        <w:rPr>
          <w:rFonts w:ascii="Calibri" w:hAnsi="Calibri"/>
          <w:noProof/>
        </w:rPr>
        <w:tab/>
      </w:r>
      <w:r w:rsidRPr="00240B62">
        <w:rPr>
          <w:rFonts w:ascii="Calibri" w:hAnsi="Calibri"/>
          <w:b/>
          <w:noProof/>
        </w:rPr>
        <w:t xml:space="preserve">Nuesch JP, Bar S, Lachmann S, Rommelaere J. </w:t>
      </w:r>
      <w:r w:rsidRPr="00240B62">
        <w:rPr>
          <w:rFonts w:ascii="Calibri" w:hAnsi="Calibri"/>
          <w:noProof/>
        </w:rPr>
        <w:t xml:space="preserve">2009. Ezrin-radixin-moesin family proteins are involved in parvovirus replication and spreading. </w:t>
      </w:r>
      <w:r w:rsidRPr="00240B62">
        <w:rPr>
          <w:rFonts w:ascii="Calibri" w:hAnsi="Calibri"/>
          <w:noProof/>
          <w:lang w:val="es-ES"/>
        </w:rPr>
        <w:t xml:space="preserve">J Virol </w:t>
      </w:r>
      <w:r w:rsidRPr="00240B62">
        <w:rPr>
          <w:rFonts w:ascii="Calibri" w:hAnsi="Calibri"/>
          <w:b/>
          <w:noProof/>
          <w:lang w:val="es-ES"/>
        </w:rPr>
        <w:t>83:</w:t>
      </w:r>
      <w:r w:rsidRPr="00240B62">
        <w:rPr>
          <w:rFonts w:ascii="Calibri" w:hAnsi="Calibri"/>
          <w:noProof/>
          <w:lang w:val="es-ES"/>
        </w:rPr>
        <w:t>5854-5863.</w:t>
      </w:r>
      <w:bookmarkEnd w:id="44"/>
    </w:p>
    <w:p w:rsidR="00240B62" w:rsidRPr="00240B62" w:rsidRDefault="00240B62" w:rsidP="00240B62">
      <w:pPr>
        <w:spacing w:line="240" w:lineRule="auto"/>
        <w:ind w:left="720" w:hanging="720"/>
        <w:jc w:val="both"/>
        <w:rPr>
          <w:rFonts w:ascii="Calibri" w:hAnsi="Calibri"/>
          <w:noProof/>
        </w:rPr>
      </w:pPr>
      <w:bookmarkStart w:id="45" w:name="_ENREF_45"/>
      <w:r w:rsidRPr="00240B62">
        <w:rPr>
          <w:rFonts w:ascii="Calibri" w:hAnsi="Calibri"/>
          <w:noProof/>
          <w:lang w:val="es-ES"/>
        </w:rPr>
        <w:t>45.</w:t>
      </w:r>
      <w:r w:rsidRPr="00240B62">
        <w:rPr>
          <w:rFonts w:ascii="Calibri" w:hAnsi="Calibri"/>
          <w:noProof/>
          <w:lang w:val="es-ES"/>
        </w:rPr>
        <w:tab/>
      </w:r>
      <w:r w:rsidRPr="00240B62">
        <w:rPr>
          <w:rFonts w:ascii="Calibri" w:hAnsi="Calibri"/>
          <w:b/>
          <w:noProof/>
          <w:lang w:val="es-ES"/>
        </w:rPr>
        <w:t xml:space="preserve">Mani B, Baltzer C, Valle N, Almendral JM, Kempf C, Ros C. </w:t>
      </w:r>
      <w:r w:rsidRPr="00240B62">
        <w:rPr>
          <w:rFonts w:ascii="Calibri" w:hAnsi="Calibri"/>
          <w:noProof/>
          <w:lang w:val="es-ES"/>
        </w:rPr>
        <w:t xml:space="preserve">2006. </w:t>
      </w:r>
      <w:r w:rsidRPr="00240B62">
        <w:rPr>
          <w:rFonts w:ascii="Calibri" w:hAnsi="Calibri"/>
          <w:noProof/>
        </w:rPr>
        <w:t xml:space="preserve">Low pH-dependent endosomal processing of the incoming parvovirus minute virus of mice virion leads to </w:t>
      </w:r>
      <w:r w:rsidRPr="00240B62">
        <w:rPr>
          <w:rFonts w:ascii="Calibri" w:hAnsi="Calibri"/>
          <w:noProof/>
        </w:rPr>
        <w:lastRenderedPageBreak/>
        <w:t xml:space="preserve">externalization of the VP1 N-terminal sequence (N-VP1), N-VP2 cleavage, and uncoating of the full-length genome. J Virol </w:t>
      </w:r>
      <w:r w:rsidRPr="00240B62">
        <w:rPr>
          <w:rFonts w:ascii="Calibri" w:hAnsi="Calibri"/>
          <w:b/>
          <w:noProof/>
        </w:rPr>
        <w:t>80:</w:t>
      </w:r>
      <w:r w:rsidRPr="00240B62">
        <w:rPr>
          <w:rFonts w:ascii="Calibri" w:hAnsi="Calibri"/>
          <w:noProof/>
        </w:rPr>
        <w:t>1015-1024.</w:t>
      </w:r>
      <w:bookmarkEnd w:id="45"/>
    </w:p>
    <w:p w:rsidR="00240B62" w:rsidRDefault="00240B62" w:rsidP="00240B62">
      <w:pPr>
        <w:spacing w:line="240" w:lineRule="auto"/>
        <w:jc w:val="both"/>
        <w:rPr>
          <w:rFonts w:ascii="Calibri" w:hAnsi="Calibri"/>
          <w:noProof/>
        </w:rPr>
      </w:pPr>
    </w:p>
    <w:p w:rsidR="00F6243F" w:rsidRPr="00E5169C" w:rsidRDefault="008224A3" w:rsidP="006C5831">
      <w:pPr>
        <w:tabs>
          <w:tab w:val="left" w:pos="5385"/>
        </w:tabs>
        <w:spacing w:line="480" w:lineRule="auto"/>
        <w:jc w:val="both"/>
      </w:pPr>
      <w:r>
        <w:fldChar w:fldCharType="end"/>
      </w:r>
    </w:p>
    <w:sectPr w:rsidR="00F6243F" w:rsidRPr="00E5169C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AC04062"/>
    <w:multiLevelType w:val="hybridMultilevel"/>
    <w:tmpl w:val="C964846A"/>
    <w:lvl w:ilvl="0" w:tplc="D966D37C">
      <w:numFmt w:val="bullet"/>
      <w:lvlText w:val="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30F13DC8"/>
    <w:multiLevelType w:val="hybridMultilevel"/>
    <w:tmpl w:val="73B8D90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59170AE7"/>
    <w:multiLevelType w:val="hybridMultilevel"/>
    <w:tmpl w:val="E80CBB0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5E1D4CC0"/>
    <w:multiLevelType w:val="hybridMultilevel"/>
    <w:tmpl w:val="630AE18E"/>
    <w:lvl w:ilvl="0" w:tplc="11041AF4">
      <w:numFmt w:val="bullet"/>
      <w:lvlText w:val=""/>
      <w:lvlJc w:val="left"/>
      <w:pPr>
        <w:ind w:left="1080" w:hanging="360"/>
      </w:pPr>
      <w:rPr>
        <w:rFonts w:ascii="Wingdings" w:eastAsiaTheme="minorHAnsi" w:hAnsi="Wingdings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1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defaultTabStop w:val="720"/>
  <w:autoHyphenation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SM_Journal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p9a95ada2x9dfketax5psfv72w29ssrpedff&quot;&gt;MyBib&lt;record-ids&gt;&lt;item&gt;1&lt;/item&gt;&lt;item&gt;5&lt;/item&gt;&lt;item&gt;6&lt;/item&gt;&lt;item&gt;7&lt;/item&gt;&lt;item&gt;8&lt;/item&gt;&lt;item&gt;9&lt;/item&gt;&lt;item&gt;10&lt;/item&gt;&lt;item&gt;12&lt;/item&gt;&lt;item&gt;14&lt;/item&gt;&lt;item&gt;17&lt;/item&gt;&lt;item&gt;18&lt;/item&gt;&lt;item&gt;20&lt;/item&gt;&lt;item&gt;21&lt;/item&gt;&lt;item&gt;22&lt;/item&gt;&lt;item&gt;23&lt;/item&gt;&lt;item&gt;24&lt;/item&gt;&lt;item&gt;25&lt;/item&gt;&lt;item&gt;26&lt;/item&gt;&lt;item&gt;27&lt;/item&gt;&lt;item&gt;29&lt;/item&gt;&lt;item&gt;30&lt;/item&gt;&lt;item&gt;31&lt;/item&gt;&lt;item&gt;32&lt;/item&gt;&lt;item&gt;33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49&lt;/item&gt;&lt;item&gt;50&lt;/item&gt;&lt;item&gt;51&lt;/item&gt;&lt;item&gt;80&lt;/item&gt;&lt;item&gt;81&lt;/item&gt;&lt;item&gt;82&lt;/item&gt;&lt;/record-ids&gt;&lt;/item&gt;&lt;/Libraries&gt;"/>
  </w:docVars>
  <w:rsids>
    <w:rsidRoot w:val="00753E5D"/>
    <w:rsid w:val="000005DC"/>
    <w:rsid w:val="00014233"/>
    <w:rsid w:val="00037058"/>
    <w:rsid w:val="00056DD9"/>
    <w:rsid w:val="0006346B"/>
    <w:rsid w:val="00080F2A"/>
    <w:rsid w:val="000B0CD6"/>
    <w:rsid w:val="000C398E"/>
    <w:rsid w:val="000E4A83"/>
    <w:rsid w:val="00100F6C"/>
    <w:rsid w:val="00101505"/>
    <w:rsid w:val="001063CC"/>
    <w:rsid w:val="00106C80"/>
    <w:rsid w:val="00115D83"/>
    <w:rsid w:val="0012373A"/>
    <w:rsid w:val="00132E3C"/>
    <w:rsid w:val="00166ACC"/>
    <w:rsid w:val="00167D61"/>
    <w:rsid w:val="00181048"/>
    <w:rsid w:val="0018278D"/>
    <w:rsid w:val="00190BDB"/>
    <w:rsid w:val="001A3A69"/>
    <w:rsid w:val="001A4999"/>
    <w:rsid w:val="001B21F7"/>
    <w:rsid w:val="001B6652"/>
    <w:rsid w:val="001C71FE"/>
    <w:rsid w:val="001E0DEF"/>
    <w:rsid w:val="001F6DB7"/>
    <w:rsid w:val="002035FD"/>
    <w:rsid w:val="00203740"/>
    <w:rsid w:val="002203CB"/>
    <w:rsid w:val="002272FC"/>
    <w:rsid w:val="00240B62"/>
    <w:rsid w:val="0025424C"/>
    <w:rsid w:val="002877CA"/>
    <w:rsid w:val="00291134"/>
    <w:rsid w:val="00291569"/>
    <w:rsid w:val="00292BFF"/>
    <w:rsid w:val="00294C25"/>
    <w:rsid w:val="002A1139"/>
    <w:rsid w:val="002B28D9"/>
    <w:rsid w:val="002B566E"/>
    <w:rsid w:val="002D33E4"/>
    <w:rsid w:val="002E088F"/>
    <w:rsid w:val="00310C2C"/>
    <w:rsid w:val="00311C43"/>
    <w:rsid w:val="00321597"/>
    <w:rsid w:val="003657AC"/>
    <w:rsid w:val="00371ED6"/>
    <w:rsid w:val="00394279"/>
    <w:rsid w:val="003A60EF"/>
    <w:rsid w:val="003B6C1E"/>
    <w:rsid w:val="003C5437"/>
    <w:rsid w:val="003C69CE"/>
    <w:rsid w:val="003D5626"/>
    <w:rsid w:val="00403998"/>
    <w:rsid w:val="00404874"/>
    <w:rsid w:val="0042788D"/>
    <w:rsid w:val="00440A3D"/>
    <w:rsid w:val="00456400"/>
    <w:rsid w:val="004A3B6D"/>
    <w:rsid w:val="004C7211"/>
    <w:rsid w:val="004E55D7"/>
    <w:rsid w:val="00505AF3"/>
    <w:rsid w:val="00531536"/>
    <w:rsid w:val="00536E7F"/>
    <w:rsid w:val="0055678E"/>
    <w:rsid w:val="00557A5C"/>
    <w:rsid w:val="00573177"/>
    <w:rsid w:val="005C548A"/>
    <w:rsid w:val="005C7039"/>
    <w:rsid w:val="00613AC0"/>
    <w:rsid w:val="006313C1"/>
    <w:rsid w:val="0065408A"/>
    <w:rsid w:val="0066430D"/>
    <w:rsid w:val="00664F36"/>
    <w:rsid w:val="00672152"/>
    <w:rsid w:val="0067326E"/>
    <w:rsid w:val="00687C63"/>
    <w:rsid w:val="006C5831"/>
    <w:rsid w:val="006E2852"/>
    <w:rsid w:val="006E76F2"/>
    <w:rsid w:val="006F03AE"/>
    <w:rsid w:val="00707FCE"/>
    <w:rsid w:val="00711409"/>
    <w:rsid w:val="00712168"/>
    <w:rsid w:val="007234A7"/>
    <w:rsid w:val="007450A3"/>
    <w:rsid w:val="00753E5D"/>
    <w:rsid w:val="0075777F"/>
    <w:rsid w:val="007611BA"/>
    <w:rsid w:val="00780EFF"/>
    <w:rsid w:val="007E038E"/>
    <w:rsid w:val="0081449F"/>
    <w:rsid w:val="00816234"/>
    <w:rsid w:val="008224A3"/>
    <w:rsid w:val="00822E2C"/>
    <w:rsid w:val="00837448"/>
    <w:rsid w:val="008545B5"/>
    <w:rsid w:val="00873160"/>
    <w:rsid w:val="00873528"/>
    <w:rsid w:val="008A209E"/>
    <w:rsid w:val="008B0D82"/>
    <w:rsid w:val="008B2C50"/>
    <w:rsid w:val="008E0D85"/>
    <w:rsid w:val="008F11B2"/>
    <w:rsid w:val="008F435C"/>
    <w:rsid w:val="009007AC"/>
    <w:rsid w:val="00905643"/>
    <w:rsid w:val="009233DB"/>
    <w:rsid w:val="00934E55"/>
    <w:rsid w:val="009567AD"/>
    <w:rsid w:val="0099308F"/>
    <w:rsid w:val="009948C8"/>
    <w:rsid w:val="009A10E0"/>
    <w:rsid w:val="009B5DE1"/>
    <w:rsid w:val="009B789E"/>
    <w:rsid w:val="009C06B0"/>
    <w:rsid w:val="009E295A"/>
    <w:rsid w:val="009F0508"/>
    <w:rsid w:val="00A07F21"/>
    <w:rsid w:val="00A24085"/>
    <w:rsid w:val="00A518EA"/>
    <w:rsid w:val="00A53779"/>
    <w:rsid w:val="00A800BC"/>
    <w:rsid w:val="00AC6D99"/>
    <w:rsid w:val="00B06FDC"/>
    <w:rsid w:val="00B21BA0"/>
    <w:rsid w:val="00B6196E"/>
    <w:rsid w:val="00B82036"/>
    <w:rsid w:val="00B94A77"/>
    <w:rsid w:val="00BD46AB"/>
    <w:rsid w:val="00BD62F4"/>
    <w:rsid w:val="00C00BEE"/>
    <w:rsid w:val="00C22BC9"/>
    <w:rsid w:val="00C647D5"/>
    <w:rsid w:val="00C7419E"/>
    <w:rsid w:val="00C7709C"/>
    <w:rsid w:val="00C90702"/>
    <w:rsid w:val="00CD461F"/>
    <w:rsid w:val="00D17835"/>
    <w:rsid w:val="00D40F31"/>
    <w:rsid w:val="00D6590A"/>
    <w:rsid w:val="00D8093B"/>
    <w:rsid w:val="00D83FB1"/>
    <w:rsid w:val="00D91B6F"/>
    <w:rsid w:val="00D96206"/>
    <w:rsid w:val="00DC016B"/>
    <w:rsid w:val="00DD600C"/>
    <w:rsid w:val="00DE267E"/>
    <w:rsid w:val="00DE30F1"/>
    <w:rsid w:val="00DF5A43"/>
    <w:rsid w:val="00E20753"/>
    <w:rsid w:val="00E278CE"/>
    <w:rsid w:val="00E34BFF"/>
    <w:rsid w:val="00E5169C"/>
    <w:rsid w:val="00E559FB"/>
    <w:rsid w:val="00E74E54"/>
    <w:rsid w:val="00E765CC"/>
    <w:rsid w:val="00E77A4A"/>
    <w:rsid w:val="00EA7E13"/>
    <w:rsid w:val="00EB3BA0"/>
    <w:rsid w:val="00EB594D"/>
    <w:rsid w:val="00EB61AB"/>
    <w:rsid w:val="00EC473F"/>
    <w:rsid w:val="00EC515A"/>
    <w:rsid w:val="00EF0D6F"/>
    <w:rsid w:val="00EF16F2"/>
    <w:rsid w:val="00F12BDA"/>
    <w:rsid w:val="00F202C8"/>
    <w:rsid w:val="00F42CA8"/>
    <w:rsid w:val="00F51E49"/>
    <w:rsid w:val="00F6243F"/>
    <w:rsid w:val="00F72FF3"/>
    <w:rsid w:val="00F7625B"/>
    <w:rsid w:val="00F834A7"/>
    <w:rsid w:val="00FB7B46"/>
    <w:rsid w:val="00FC0352"/>
    <w:rsid w:val="00FE6A9D"/>
    <w:rsid w:val="00FF2A3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Hyperlink">
    <w:name w:val="Hyperlink"/>
    <w:basedOn w:val="Absatz-Standardschriftart"/>
    <w:uiPriority w:val="99"/>
    <w:unhideWhenUsed/>
    <w:rsid w:val="008224A3"/>
    <w:rPr>
      <w:color w:val="0000FF" w:themeColor="hyperlink"/>
      <w:u w:val="single"/>
    </w:rPr>
  </w:style>
  <w:style w:type="paragraph" w:styleId="Listenabsatz">
    <w:name w:val="List Paragraph"/>
    <w:basedOn w:val="Standard"/>
    <w:uiPriority w:val="34"/>
    <w:qFormat/>
    <w:rsid w:val="00291569"/>
    <w:pPr>
      <w:ind w:left="720"/>
      <w:contextualSpacing/>
    </w:p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294C2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294C25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Hyperlink">
    <w:name w:val="Hyperlink"/>
    <w:basedOn w:val="Absatz-Standardschriftart"/>
    <w:uiPriority w:val="99"/>
    <w:unhideWhenUsed/>
    <w:rsid w:val="008224A3"/>
    <w:rPr>
      <w:color w:val="0000FF" w:themeColor="hyperlink"/>
      <w:u w:val="single"/>
    </w:rPr>
  </w:style>
  <w:style w:type="paragraph" w:styleId="Listenabsatz">
    <w:name w:val="List Paragraph"/>
    <w:basedOn w:val="Standard"/>
    <w:uiPriority w:val="34"/>
    <w:qFormat/>
    <w:rsid w:val="00291569"/>
    <w:pPr>
      <w:ind w:left="720"/>
      <w:contextualSpacing/>
    </w:p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294C2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294C25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9</Pages>
  <Words>9102</Words>
  <Characters>51887</Characters>
  <Application>Microsoft Office Word</Application>
  <DocSecurity>0</DocSecurity>
  <Lines>432</Lines>
  <Paragraphs>121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086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aphael</dc:creator>
  <cp:lastModifiedBy>Raphael</cp:lastModifiedBy>
  <cp:revision>87</cp:revision>
  <cp:lastPrinted>2015-06-04T08:54:00Z</cp:lastPrinted>
  <dcterms:created xsi:type="dcterms:W3CDTF">2015-05-28T16:39:00Z</dcterms:created>
  <dcterms:modified xsi:type="dcterms:W3CDTF">2015-06-04T09:00:00Z</dcterms:modified>
</cp:coreProperties>
</file>